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AD2E966" w14:textId="7402FA13" w:rsidR="003300BE" w:rsidRDefault="003300BE" w:rsidP="00BD5028">
      <w:pPr>
        <w:spacing w:line="360" w:lineRule="auto"/>
        <w:rPr>
          <w:rFonts w:cstheme="minorHAnsi"/>
          <w:sz w:val="20"/>
          <w:szCs w:val="20"/>
          <w:lang w:val="en-GB"/>
        </w:rPr>
      </w:pPr>
      <w:r w:rsidRPr="00084907">
        <w:rPr>
          <w:rFonts w:cstheme="minorHAnsi"/>
          <w:b/>
          <w:sz w:val="20"/>
          <w:szCs w:val="20"/>
          <w:lang w:val="en-GB"/>
        </w:rPr>
        <w:t xml:space="preserve">Supplemental </w:t>
      </w:r>
      <w:r w:rsidR="00AE5930">
        <w:rPr>
          <w:rFonts w:cstheme="minorHAnsi"/>
          <w:b/>
          <w:sz w:val="20"/>
          <w:szCs w:val="20"/>
          <w:lang w:val="en-GB"/>
        </w:rPr>
        <w:t>T</w:t>
      </w:r>
      <w:r w:rsidRPr="00084907">
        <w:rPr>
          <w:rFonts w:cstheme="minorHAnsi"/>
          <w:b/>
          <w:sz w:val="20"/>
          <w:szCs w:val="20"/>
          <w:lang w:val="en-GB"/>
        </w:rPr>
        <w:t>able S1:</w:t>
      </w:r>
      <w:r w:rsidRPr="00084907">
        <w:rPr>
          <w:rFonts w:cstheme="minorHAnsi"/>
          <w:sz w:val="20"/>
          <w:szCs w:val="20"/>
          <w:lang w:val="en-GB"/>
        </w:rPr>
        <w:t xml:space="preserve"> Items of the COPD Assessment Test (CAT). Each question is rated on a Likert scale from 0 to 5. The </w:t>
      </w:r>
      <w:r w:rsidR="001159AE">
        <w:rPr>
          <w:rFonts w:cstheme="minorHAnsi"/>
          <w:sz w:val="20"/>
          <w:szCs w:val="20"/>
          <w:lang w:val="en-GB"/>
        </w:rPr>
        <w:t>total</w:t>
      </w:r>
      <w:r w:rsidR="001159AE" w:rsidRPr="00084907">
        <w:rPr>
          <w:rFonts w:cstheme="minorHAnsi"/>
          <w:sz w:val="20"/>
          <w:szCs w:val="20"/>
          <w:lang w:val="en-GB"/>
        </w:rPr>
        <w:t xml:space="preserve"> </w:t>
      </w:r>
      <w:r w:rsidRPr="00084907">
        <w:rPr>
          <w:rFonts w:cstheme="minorHAnsi"/>
          <w:sz w:val="20"/>
          <w:szCs w:val="20"/>
          <w:lang w:val="en-GB"/>
        </w:rPr>
        <w:t>score is obtained</w:t>
      </w:r>
      <w:r>
        <w:rPr>
          <w:rFonts w:cstheme="minorHAnsi"/>
          <w:sz w:val="20"/>
          <w:szCs w:val="20"/>
          <w:lang w:val="en-GB"/>
        </w:rPr>
        <w:t xml:space="preserve"> </w:t>
      </w:r>
      <w:r w:rsidRPr="00084907">
        <w:rPr>
          <w:rFonts w:cstheme="minorHAnsi"/>
          <w:sz w:val="20"/>
          <w:szCs w:val="20"/>
          <w:lang w:val="en-GB"/>
        </w:rPr>
        <w:t xml:space="preserve">by summation </w:t>
      </w:r>
      <w:r w:rsidR="004B6645">
        <w:rPr>
          <w:rFonts w:cstheme="minorHAnsi"/>
          <w:sz w:val="20"/>
          <w:szCs w:val="20"/>
          <w:lang w:val="en-GB"/>
        </w:rPr>
        <w:t>of the</w:t>
      </w:r>
      <w:r w:rsidRPr="00084907">
        <w:rPr>
          <w:rFonts w:cstheme="minorHAnsi"/>
          <w:sz w:val="20"/>
          <w:szCs w:val="20"/>
          <w:lang w:val="en-GB"/>
        </w:rPr>
        <w:t xml:space="preserve"> 8 items</w:t>
      </w:r>
      <w:r w:rsidR="00AE5930">
        <w:rPr>
          <w:rFonts w:cstheme="minorHAnsi"/>
          <w:sz w:val="20"/>
          <w:szCs w:val="20"/>
          <w:lang w:val="en-GB"/>
        </w:rPr>
        <w:t xml:space="preserve"> </w:t>
      </w:r>
      <w:r w:rsidR="008A624F">
        <w:rPr>
          <w:rFonts w:cstheme="minorHAnsi"/>
          <w:sz w:val="20"/>
          <w:szCs w:val="20"/>
          <w:lang w:val="en-GB"/>
        </w:rPr>
        <w:fldChar w:fldCharType="begin"/>
      </w:r>
      <w:r w:rsidR="00BA6142">
        <w:rPr>
          <w:rFonts w:cstheme="minorHAnsi"/>
          <w:sz w:val="20"/>
          <w:szCs w:val="20"/>
          <w:lang w:val="en-GB"/>
        </w:rPr>
        <w:instrText xml:space="preserve"> ADDIN EN.CITE &lt;EndNote&gt;&lt;Cite&gt;&lt;Author&gt;Jones&lt;/Author&gt;&lt;Year&gt;2009&lt;/Year&gt;&lt;RecNum&gt;385&lt;/RecNum&gt;&lt;DisplayText&gt;[1]&lt;/DisplayText&gt;&lt;record&gt;&lt;rec-number&gt;385&lt;/rec-number&gt;&lt;foreign-keys&gt;&lt;key app="EN" db-id="p2xs5ptxb0szfmew0zqx2pv3dat95tpzrped" timestamp="1658738437"&gt;385&lt;/key&gt;&lt;/foreign-keys&gt;&lt;ref-type name="Journal Article"&gt;17&lt;/ref-type&gt;&lt;contributors&gt;&lt;authors&gt;&lt;author&gt;Jones, P. W.&lt;/author&gt;&lt;author&gt;Harding, G.&lt;/author&gt;&lt;author&gt;Berry, P.&lt;/author&gt;&lt;author&gt;Wiklund, I.&lt;/author&gt;&lt;author&gt;Chen, W. H.&lt;/author&gt;&lt;author&gt;Kline Leidy, N.&lt;/author&gt;&lt;/authors&gt;&lt;/contributors&gt;&lt;auth-address&gt;St George&amp;apos;s University of London, UK. pjones@sgul.ac.uk&lt;/auth-address&gt;&lt;titles&gt;&lt;title&gt;Development and first validation of the COPD Assessment Test&lt;/title&gt;&lt;secondary-title&gt;Eur Respir J&lt;/secondary-title&gt;&lt;/titles&gt;&lt;periodical&gt;&lt;full-title&gt;Eur Respir J&lt;/full-title&gt;&lt;/periodical&gt;&lt;pages&gt;648-54&lt;/pages&gt;&lt;volume&gt;34&lt;/volume&gt;&lt;number&gt;3&lt;/number&gt;&lt;keywords&gt;&lt;keyword&gt;Adult&lt;/keyword&gt;&lt;keyword&gt;Aged&lt;/keyword&gt;&lt;keyword&gt;Aged, 80 and over&lt;/keyword&gt;&lt;keyword&gt;Europe&lt;/keyword&gt;&lt;keyword&gt;Female&lt;/keyword&gt;&lt;keyword&gt;*Health Status Indicators&lt;/keyword&gt;&lt;keyword&gt;Humans&lt;/keyword&gt;&lt;keyword&gt;Male&lt;/keyword&gt;&lt;keyword&gt;Middle Aged&lt;/keyword&gt;&lt;keyword&gt;Predictive Value of Tests&lt;/keyword&gt;&lt;keyword&gt;Psychometrics&lt;/keyword&gt;&lt;keyword&gt;Pulmonary Disease, Chronic Obstructive/*complications/*diagnosis/psychology&lt;/keyword&gt;&lt;keyword&gt;Quality of Life&lt;/keyword&gt;&lt;keyword&gt;Reproducibility of Results&lt;/keyword&gt;&lt;keyword&gt;*Surveys and Questionnaires&lt;/keyword&gt;&lt;keyword&gt;United States&lt;/keyword&gt;&lt;/keywords&gt;&lt;dates&gt;&lt;year&gt;2009&lt;/year&gt;&lt;pub-dates&gt;&lt;date&gt;Sep&lt;/date&gt;&lt;/pub-dates&gt;&lt;/dates&gt;&lt;isbn&gt;1399-3003 (Electronic)&amp;#xD;0903-1936 (Linking)&lt;/isbn&gt;&lt;accession-num&gt;19720809&lt;/accession-num&gt;&lt;urls&gt;&lt;related-urls&gt;&lt;url&gt;https://www.ncbi.nlm.nih.gov/pubmed/19720809&lt;/url&gt;&lt;/related-urls&gt;&lt;/urls&gt;&lt;electronic-resource-num&gt;10.1183/09031936.00102509&lt;/electronic-resource-num&gt;&lt;remote-database-name&gt;Medline&lt;/remote-database-name&gt;&lt;remote-database-provider&gt;NLM&lt;/remote-database-provider&gt;&lt;language&gt;eng&lt;/language&gt;&lt;/record&gt;&lt;/Cite&gt;&lt;/EndNote&gt;</w:instrText>
      </w:r>
      <w:r w:rsidR="008A624F">
        <w:rPr>
          <w:rFonts w:cstheme="minorHAnsi"/>
          <w:sz w:val="20"/>
          <w:szCs w:val="20"/>
          <w:lang w:val="en-GB"/>
        </w:rPr>
        <w:fldChar w:fldCharType="separate"/>
      </w:r>
      <w:r w:rsidR="00BA6142">
        <w:rPr>
          <w:rFonts w:cstheme="minorHAnsi"/>
          <w:noProof/>
          <w:sz w:val="20"/>
          <w:szCs w:val="20"/>
          <w:lang w:val="en-GB"/>
        </w:rPr>
        <w:t>[</w:t>
      </w:r>
      <w:r w:rsidR="007305D5">
        <w:rPr>
          <w:rFonts w:cstheme="minorHAnsi"/>
          <w:noProof/>
          <w:sz w:val="20"/>
          <w:szCs w:val="20"/>
          <w:lang w:val="en-GB"/>
        </w:rPr>
        <w:t>Jones PW et al. 2009, see main text</w:t>
      </w:r>
      <w:r w:rsidR="00BA6142">
        <w:rPr>
          <w:rFonts w:cstheme="minorHAnsi"/>
          <w:noProof/>
          <w:sz w:val="20"/>
          <w:szCs w:val="20"/>
          <w:lang w:val="en-GB"/>
        </w:rPr>
        <w:t>]</w:t>
      </w:r>
      <w:r w:rsidR="008A624F">
        <w:rPr>
          <w:rFonts w:cstheme="minorHAnsi"/>
          <w:sz w:val="20"/>
          <w:szCs w:val="20"/>
          <w:lang w:val="en-GB"/>
        </w:rPr>
        <w:fldChar w:fldCharType="end"/>
      </w:r>
      <w:r w:rsidRPr="00084907">
        <w:rPr>
          <w:rFonts w:cstheme="minorHAnsi"/>
          <w:sz w:val="20"/>
          <w:szCs w:val="20"/>
          <w:lang w:val="en-GB"/>
        </w:rPr>
        <w:t>.</w:t>
      </w:r>
    </w:p>
    <w:tbl>
      <w:tblPr>
        <w:tblStyle w:val="Tabellenraster"/>
        <w:tblpPr w:leftFromText="141" w:rightFromText="141" w:vertAnchor="text" w:horzAnchor="margin" w:tblpY="19"/>
        <w:tblW w:w="0" w:type="auto"/>
        <w:tblLook w:val="04A0" w:firstRow="1" w:lastRow="0" w:firstColumn="1" w:lastColumn="0" w:noHBand="0" w:noVBand="1"/>
      </w:tblPr>
      <w:tblGrid>
        <w:gridCol w:w="705"/>
        <w:gridCol w:w="2245"/>
        <w:gridCol w:w="6112"/>
      </w:tblGrid>
      <w:tr w:rsidR="007305D5" w:rsidRPr="00217A36" w14:paraId="45A952AC" w14:textId="77777777" w:rsidTr="007305D5">
        <w:trPr>
          <w:trHeight w:val="454"/>
        </w:trPr>
        <w:tc>
          <w:tcPr>
            <w:tcW w:w="705" w:type="dxa"/>
            <w:vAlign w:val="center"/>
          </w:tcPr>
          <w:p w14:paraId="561B38AE" w14:textId="77777777" w:rsidR="007305D5" w:rsidRPr="00084907" w:rsidRDefault="007305D5" w:rsidP="007305D5">
            <w:pPr>
              <w:rPr>
                <w:rFonts w:cstheme="minorHAnsi"/>
                <w:b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b/>
                <w:sz w:val="20"/>
                <w:szCs w:val="20"/>
                <w:lang w:val="en-GB"/>
              </w:rPr>
              <w:t>#</w:t>
            </w:r>
          </w:p>
        </w:tc>
        <w:tc>
          <w:tcPr>
            <w:tcW w:w="2245" w:type="dxa"/>
            <w:vAlign w:val="center"/>
          </w:tcPr>
          <w:p w14:paraId="6D5A481F" w14:textId="77777777" w:rsidR="007305D5" w:rsidRPr="00084907" w:rsidRDefault="007305D5" w:rsidP="007305D5">
            <w:pPr>
              <w:rPr>
                <w:rFonts w:cstheme="minorHAnsi"/>
                <w:b/>
                <w:sz w:val="20"/>
                <w:szCs w:val="20"/>
                <w:lang w:val="en-GB"/>
              </w:rPr>
            </w:pPr>
            <w:r>
              <w:rPr>
                <w:rFonts w:cstheme="minorHAnsi"/>
                <w:b/>
                <w:sz w:val="20"/>
                <w:szCs w:val="20"/>
                <w:lang w:val="en-GB"/>
              </w:rPr>
              <w:t>Shortcut</w:t>
            </w:r>
          </w:p>
        </w:tc>
        <w:tc>
          <w:tcPr>
            <w:tcW w:w="6112" w:type="dxa"/>
            <w:vAlign w:val="center"/>
          </w:tcPr>
          <w:p w14:paraId="3B8DB018" w14:textId="2BA56906" w:rsidR="007305D5" w:rsidRPr="00084907" w:rsidRDefault="007305D5" w:rsidP="007305D5">
            <w:pPr>
              <w:rPr>
                <w:rFonts w:cstheme="minorHAnsi"/>
                <w:b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b/>
                <w:sz w:val="20"/>
                <w:szCs w:val="20"/>
                <w:lang w:val="en-GB"/>
              </w:rPr>
              <w:t>Question</w:t>
            </w:r>
            <w:r>
              <w:rPr>
                <w:rFonts w:cstheme="minorHAnsi"/>
                <w:b/>
                <w:sz w:val="20"/>
                <w:szCs w:val="20"/>
                <w:lang w:val="en-GB"/>
              </w:rPr>
              <w:t xml:space="preserve">s: </w:t>
            </w:r>
            <w:r w:rsidR="00907183">
              <w:rPr>
                <w:rFonts w:cstheme="minorHAnsi"/>
                <w:b/>
                <w:sz w:val="20"/>
                <w:szCs w:val="20"/>
                <w:lang w:val="en-GB"/>
              </w:rPr>
              <w:t xml:space="preserve">0 </w:t>
            </w:r>
            <w:r>
              <w:rPr>
                <w:rFonts w:cstheme="minorHAnsi"/>
                <w:b/>
                <w:sz w:val="20"/>
                <w:szCs w:val="20"/>
                <w:lang w:val="en-GB"/>
              </w:rPr>
              <w:t>(minimum impact) – 5 (maximum impact)</w:t>
            </w:r>
          </w:p>
        </w:tc>
      </w:tr>
      <w:tr w:rsidR="007305D5" w:rsidRPr="00217A36" w14:paraId="2A72F438" w14:textId="77777777" w:rsidTr="007305D5">
        <w:trPr>
          <w:trHeight w:val="454"/>
        </w:trPr>
        <w:tc>
          <w:tcPr>
            <w:tcW w:w="705" w:type="dxa"/>
            <w:vAlign w:val="center"/>
          </w:tcPr>
          <w:p w14:paraId="0BD5750B" w14:textId="77777777" w:rsidR="007305D5" w:rsidRPr="00084907" w:rsidRDefault="007305D5" w:rsidP="007305D5">
            <w:pPr>
              <w:rPr>
                <w:rFonts w:cstheme="minorHAnsi"/>
                <w:b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b/>
                <w:sz w:val="20"/>
                <w:szCs w:val="20"/>
                <w:lang w:val="en-GB"/>
              </w:rPr>
              <w:t>CAT 1</w:t>
            </w:r>
          </w:p>
        </w:tc>
        <w:tc>
          <w:tcPr>
            <w:tcW w:w="2245" w:type="dxa"/>
            <w:vAlign w:val="center"/>
          </w:tcPr>
          <w:p w14:paraId="16F7D155" w14:textId="77777777" w:rsidR="007305D5" w:rsidRPr="00084907" w:rsidRDefault="007305D5" w:rsidP="007305D5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sz w:val="20"/>
                <w:szCs w:val="20"/>
                <w:lang w:val="en-GB"/>
              </w:rPr>
              <w:t>Cough</w:t>
            </w:r>
          </w:p>
        </w:tc>
        <w:tc>
          <w:tcPr>
            <w:tcW w:w="6112" w:type="dxa"/>
            <w:vAlign w:val="center"/>
          </w:tcPr>
          <w:p w14:paraId="3C267568" w14:textId="77777777" w:rsidR="007305D5" w:rsidRPr="00084907" w:rsidRDefault="007305D5" w:rsidP="007305D5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sz w:val="20"/>
                <w:szCs w:val="20"/>
                <w:lang w:val="en-GB"/>
              </w:rPr>
              <w:t>I never cough - I cough at all the time</w:t>
            </w:r>
          </w:p>
        </w:tc>
      </w:tr>
      <w:tr w:rsidR="007305D5" w:rsidRPr="00217A36" w14:paraId="10831B39" w14:textId="77777777" w:rsidTr="007305D5">
        <w:trPr>
          <w:trHeight w:val="454"/>
        </w:trPr>
        <w:tc>
          <w:tcPr>
            <w:tcW w:w="705" w:type="dxa"/>
            <w:vAlign w:val="center"/>
          </w:tcPr>
          <w:p w14:paraId="170FCF3B" w14:textId="77777777" w:rsidR="007305D5" w:rsidRPr="00084907" w:rsidRDefault="007305D5" w:rsidP="007305D5">
            <w:pPr>
              <w:rPr>
                <w:rFonts w:cstheme="minorHAnsi"/>
                <w:b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b/>
                <w:sz w:val="20"/>
                <w:szCs w:val="20"/>
                <w:lang w:val="en-GB"/>
              </w:rPr>
              <w:t>CAT 2</w:t>
            </w:r>
          </w:p>
        </w:tc>
        <w:tc>
          <w:tcPr>
            <w:tcW w:w="2245" w:type="dxa"/>
            <w:vAlign w:val="center"/>
          </w:tcPr>
          <w:p w14:paraId="548DB777" w14:textId="77777777" w:rsidR="007305D5" w:rsidRPr="00084907" w:rsidRDefault="007305D5" w:rsidP="007305D5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sz w:val="20"/>
                <w:szCs w:val="20"/>
                <w:lang w:val="en-GB"/>
              </w:rPr>
              <w:t>Phlegm</w:t>
            </w:r>
          </w:p>
        </w:tc>
        <w:tc>
          <w:tcPr>
            <w:tcW w:w="6112" w:type="dxa"/>
            <w:vAlign w:val="center"/>
          </w:tcPr>
          <w:p w14:paraId="5BC43070" w14:textId="77777777" w:rsidR="007305D5" w:rsidRPr="00084907" w:rsidRDefault="007305D5" w:rsidP="007305D5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sz w:val="20"/>
                <w:szCs w:val="20"/>
                <w:lang w:val="en-GB"/>
              </w:rPr>
              <w:t>I have no phlegm (mucus) – My chest is completely full of phlegm (mucus)</w:t>
            </w:r>
          </w:p>
        </w:tc>
      </w:tr>
      <w:tr w:rsidR="007305D5" w:rsidRPr="00217A36" w14:paraId="150C56B8" w14:textId="77777777" w:rsidTr="007305D5">
        <w:trPr>
          <w:trHeight w:val="454"/>
        </w:trPr>
        <w:tc>
          <w:tcPr>
            <w:tcW w:w="705" w:type="dxa"/>
            <w:vAlign w:val="center"/>
          </w:tcPr>
          <w:p w14:paraId="10B807B7" w14:textId="77777777" w:rsidR="007305D5" w:rsidRPr="00084907" w:rsidRDefault="007305D5" w:rsidP="007305D5">
            <w:pPr>
              <w:rPr>
                <w:rFonts w:cstheme="minorHAnsi"/>
                <w:b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b/>
                <w:sz w:val="20"/>
                <w:szCs w:val="20"/>
                <w:lang w:val="en-GB"/>
              </w:rPr>
              <w:t>CAT 3</w:t>
            </w:r>
          </w:p>
        </w:tc>
        <w:tc>
          <w:tcPr>
            <w:tcW w:w="2245" w:type="dxa"/>
            <w:vAlign w:val="center"/>
          </w:tcPr>
          <w:p w14:paraId="7F0CBF2F" w14:textId="77777777" w:rsidR="007305D5" w:rsidRPr="00084907" w:rsidRDefault="007305D5" w:rsidP="007305D5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sz w:val="20"/>
                <w:szCs w:val="20"/>
                <w:lang w:val="en-GB"/>
              </w:rPr>
              <w:t>Chest tightness</w:t>
            </w:r>
          </w:p>
        </w:tc>
        <w:tc>
          <w:tcPr>
            <w:tcW w:w="6112" w:type="dxa"/>
            <w:vAlign w:val="center"/>
          </w:tcPr>
          <w:p w14:paraId="270F67C2" w14:textId="77777777" w:rsidR="007305D5" w:rsidRPr="00084907" w:rsidRDefault="007305D5" w:rsidP="007305D5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sz w:val="20"/>
                <w:szCs w:val="20"/>
                <w:lang w:val="en-GB"/>
              </w:rPr>
              <w:t>My chest does not feel tight at all – My chest feels very tight</w:t>
            </w:r>
          </w:p>
        </w:tc>
      </w:tr>
      <w:tr w:rsidR="007305D5" w:rsidRPr="00217A36" w14:paraId="3C2273E0" w14:textId="77777777" w:rsidTr="007305D5">
        <w:trPr>
          <w:trHeight w:val="454"/>
        </w:trPr>
        <w:tc>
          <w:tcPr>
            <w:tcW w:w="705" w:type="dxa"/>
            <w:vAlign w:val="center"/>
          </w:tcPr>
          <w:p w14:paraId="15679123" w14:textId="77777777" w:rsidR="007305D5" w:rsidRPr="00084907" w:rsidRDefault="007305D5" w:rsidP="007305D5">
            <w:pPr>
              <w:rPr>
                <w:rFonts w:cstheme="minorHAnsi"/>
                <w:b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b/>
                <w:sz w:val="20"/>
                <w:szCs w:val="20"/>
                <w:lang w:val="en-GB"/>
              </w:rPr>
              <w:t>CAT 4</w:t>
            </w:r>
          </w:p>
        </w:tc>
        <w:tc>
          <w:tcPr>
            <w:tcW w:w="2245" w:type="dxa"/>
            <w:vAlign w:val="center"/>
          </w:tcPr>
          <w:p w14:paraId="41379959" w14:textId="77777777" w:rsidR="007305D5" w:rsidRPr="00084907" w:rsidRDefault="007305D5" w:rsidP="007305D5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sz w:val="20"/>
                <w:szCs w:val="20"/>
                <w:lang w:val="en-GB"/>
              </w:rPr>
              <w:t>Dyspnea</w:t>
            </w:r>
          </w:p>
        </w:tc>
        <w:tc>
          <w:tcPr>
            <w:tcW w:w="6112" w:type="dxa"/>
            <w:vAlign w:val="center"/>
          </w:tcPr>
          <w:p w14:paraId="0D02B690" w14:textId="77777777" w:rsidR="007305D5" w:rsidRPr="00084907" w:rsidRDefault="007305D5" w:rsidP="007305D5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sz w:val="20"/>
                <w:szCs w:val="20"/>
                <w:lang w:val="en-GB"/>
              </w:rPr>
              <w:t>When I walk up a hill or one flight of stairs, I am not breathless - When I walk up a hill or one flight of stairs, I am very breathless</w:t>
            </w:r>
          </w:p>
        </w:tc>
      </w:tr>
      <w:tr w:rsidR="007305D5" w:rsidRPr="00217A36" w14:paraId="7BBBD7FB" w14:textId="77777777" w:rsidTr="007305D5">
        <w:trPr>
          <w:trHeight w:val="454"/>
        </w:trPr>
        <w:tc>
          <w:tcPr>
            <w:tcW w:w="705" w:type="dxa"/>
            <w:vAlign w:val="center"/>
          </w:tcPr>
          <w:p w14:paraId="10C42FBF" w14:textId="77777777" w:rsidR="007305D5" w:rsidRPr="00084907" w:rsidRDefault="007305D5" w:rsidP="007305D5">
            <w:pPr>
              <w:rPr>
                <w:rFonts w:cstheme="minorHAnsi"/>
                <w:b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b/>
                <w:sz w:val="20"/>
                <w:szCs w:val="20"/>
                <w:lang w:val="en-GB"/>
              </w:rPr>
              <w:t>CAT 5</w:t>
            </w:r>
          </w:p>
        </w:tc>
        <w:tc>
          <w:tcPr>
            <w:tcW w:w="2245" w:type="dxa"/>
            <w:vAlign w:val="center"/>
          </w:tcPr>
          <w:p w14:paraId="51685DEB" w14:textId="77777777" w:rsidR="007305D5" w:rsidRPr="00084907" w:rsidRDefault="007305D5" w:rsidP="007305D5">
            <w:pPr>
              <w:rPr>
                <w:rFonts w:cstheme="minorHAnsi"/>
                <w:sz w:val="20"/>
                <w:szCs w:val="20"/>
                <w:lang w:val="en-GB"/>
              </w:rPr>
            </w:pPr>
            <w:bookmarkStart w:id="0" w:name="_Hlk149835391"/>
            <w:r w:rsidRPr="00084907">
              <w:rPr>
                <w:rFonts w:cstheme="minorHAnsi"/>
                <w:sz w:val="20"/>
                <w:szCs w:val="20"/>
                <w:lang w:val="en-GB"/>
              </w:rPr>
              <w:t>Home activity</w:t>
            </w:r>
            <w:bookmarkEnd w:id="0"/>
          </w:p>
        </w:tc>
        <w:tc>
          <w:tcPr>
            <w:tcW w:w="6112" w:type="dxa"/>
            <w:vAlign w:val="center"/>
          </w:tcPr>
          <w:p w14:paraId="2BE7EEAB" w14:textId="77777777" w:rsidR="007305D5" w:rsidRPr="00084907" w:rsidRDefault="007305D5" w:rsidP="007305D5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sz w:val="20"/>
                <w:szCs w:val="20"/>
                <w:lang w:val="en-GB"/>
              </w:rPr>
              <w:t>I am not limited doing any activities at home - I am very limited doing activities at home</w:t>
            </w:r>
          </w:p>
        </w:tc>
      </w:tr>
      <w:tr w:rsidR="007305D5" w:rsidRPr="00217A36" w14:paraId="5F91AE1B" w14:textId="77777777" w:rsidTr="007305D5">
        <w:trPr>
          <w:trHeight w:val="454"/>
        </w:trPr>
        <w:tc>
          <w:tcPr>
            <w:tcW w:w="705" w:type="dxa"/>
            <w:vAlign w:val="center"/>
          </w:tcPr>
          <w:p w14:paraId="7059AB6C" w14:textId="77777777" w:rsidR="007305D5" w:rsidRPr="00084907" w:rsidRDefault="007305D5" w:rsidP="007305D5">
            <w:pPr>
              <w:rPr>
                <w:rFonts w:cstheme="minorHAnsi"/>
                <w:b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b/>
                <w:sz w:val="20"/>
                <w:szCs w:val="20"/>
                <w:lang w:val="en-GB"/>
              </w:rPr>
              <w:t>CAT 6</w:t>
            </w:r>
          </w:p>
        </w:tc>
        <w:tc>
          <w:tcPr>
            <w:tcW w:w="2245" w:type="dxa"/>
            <w:vAlign w:val="center"/>
          </w:tcPr>
          <w:p w14:paraId="3B123629" w14:textId="77777777" w:rsidR="007305D5" w:rsidRPr="00084907" w:rsidRDefault="007305D5" w:rsidP="007305D5">
            <w:pPr>
              <w:rPr>
                <w:rFonts w:cstheme="minorHAnsi"/>
                <w:sz w:val="20"/>
                <w:szCs w:val="20"/>
                <w:lang w:val="en-GB"/>
              </w:rPr>
            </w:pPr>
            <w:bookmarkStart w:id="1" w:name="_Hlk149837315"/>
            <w:r w:rsidRPr="00084907">
              <w:rPr>
                <w:rFonts w:cstheme="minorHAnsi"/>
                <w:sz w:val="20"/>
                <w:szCs w:val="20"/>
                <w:lang w:val="en-GB"/>
              </w:rPr>
              <w:t>Confidence leaving home</w:t>
            </w:r>
            <w:bookmarkEnd w:id="1"/>
          </w:p>
        </w:tc>
        <w:tc>
          <w:tcPr>
            <w:tcW w:w="6112" w:type="dxa"/>
            <w:vAlign w:val="center"/>
          </w:tcPr>
          <w:p w14:paraId="44B49A56" w14:textId="77777777" w:rsidR="007305D5" w:rsidRPr="00084907" w:rsidRDefault="007305D5" w:rsidP="007305D5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sz w:val="20"/>
                <w:szCs w:val="20"/>
                <w:lang w:val="en-GB"/>
              </w:rPr>
              <w:t xml:space="preserve">I am confident in leaving my home despite my lung condition – I am not at all confident leaving my home because of my lung condition </w:t>
            </w:r>
          </w:p>
        </w:tc>
      </w:tr>
      <w:tr w:rsidR="007305D5" w:rsidRPr="00217A36" w14:paraId="52AAC20B" w14:textId="77777777" w:rsidTr="007305D5">
        <w:trPr>
          <w:trHeight w:val="454"/>
        </w:trPr>
        <w:tc>
          <w:tcPr>
            <w:tcW w:w="705" w:type="dxa"/>
            <w:vAlign w:val="center"/>
          </w:tcPr>
          <w:p w14:paraId="72D12BFB" w14:textId="77777777" w:rsidR="007305D5" w:rsidRPr="00084907" w:rsidRDefault="007305D5" w:rsidP="007305D5">
            <w:pPr>
              <w:rPr>
                <w:rFonts w:cstheme="minorHAnsi"/>
                <w:b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b/>
                <w:sz w:val="20"/>
                <w:szCs w:val="20"/>
                <w:lang w:val="en-GB"/>
              </w:rPr>
              <w:t>CAT 7</w:t>
            </w:r>
          </w:p>
        </w:tc>
        <w:tc>
          <w:tcPr>
            <w:tcW w:w="2245" w:type="dxa"/>
            <w:vAlign w:val="center"/>
          </w:tcPr>
          <w:p w14:paraId="5D9124C8" w14:textId="77777777" w:rsidR="007305D5" w:rsidRPr="00084907" w:rsidRDefault="007305D5" w:rsidP="007305D5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sz w:val="20"/>
                <w:szCs w:val="20"/>
                <w:lang w:val="en-GB"/>
              </w:rPr>
              <w:t>Sleep disturbance</w:t>
            </w:r>
          </w:p>
        </w:tc>
        <w:tc>
          <w:tcPr>
            <w:tcW w:w="6112" w:type="dxa"/>
            <w:vAlign w:val="center"/>
          </w:tcPr>
          <w:p w14:paraId="243CFC60" w14:textId="77777777" w:rsidR="007305D5" w:rsidRPr="00084907" w:rsidRDefault="007305D5" w:rsidP="007305D5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sz w:val="20"/>
                <w:szCs w:val="20"/>
                <w:lang w:val="en-GB"/>
              </w:rPr>
              <w:t>I sleep soundly – I don’t sleep soundly because of my lung condition</w:t>
            </w:r>
          </w:p>
        </w:tc>
      </w:tr>
      <w:tr w:rsidR="007305D5" w:rsidRPr="00217A36" w14:paraId="20F8ED43" w14:textId="77777777" w:rsidTr="007305D5">
        <w:trPr>
          <w:trHeight w:val="454"/>
        </w:trPr>
        <w:tc>
          <w:tcPr>
            <w:tcW w:w="705" w:type="dxa"/>
            <w:vAlign w:val="center"/>
          </w:tcPr>
          <w:p w14:paraId="7BE311A9" w14:textId="77777777" w:rsidR="007305D5" w:rsidRPr="00084907" w:rsidRDefault="007305D5" w:rsidP="007305D5">
            <w:pPr>
              <w:rPr>
                <w:rFonts w:cstheme="minorHAnsi"/>
                <w:b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b/>
                <w:sz w:val="20"/>
                <w:szCs w:val="20"/>
                <w:lang w:val="en-GB"/>
              </w:rPr>
              <w:t>CAT 8</w:t>
            </w:r>
          </w:p>
        </w:tc>
        <w:tc>
          <w:tcPr>
            <w:tcW w:w="2245" w:type="dxa"/>
            <w:vAlign w:val="center"/>
          </w:tcPr>
          <w:p w14:paraId="51296F4A" w14:textId="77777777" w:rsidR="007305D5" w:rsidRPr="00084907" w:rsidRDefault="007305D5" w:rsidP="007305D5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sz w:val="20"/>
                <w:szCs w:val="20"/>
                <w:lang w:val="en-GB"/>
              </w:rPr>
              <w:t>Lack of energy</w:t>
            </w:r>
          </w:p>
        </w:tc>
        <w:tc>
          <w:tcPr>
            <w:tcW w:w="6112" w:type="dxa"/>
            <w:vAlign w:val="center"/>
          </w:tcPr>
          <w:p w14:paraId="3D9F3D21" w14:textId="77777777" w:rsidR="007305D5" w:rsidRPr="00084907" w:rsidRDefault="007305D5" w:rsidP="007305D5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084907">
              <w:rPr>
                <w:rFonts w:cstheme="minorHAnsi"/>
                <w:sz w:val="20"/>
                <w:szCs w:val="20"/>
                <w:lang w:val="en-GB"/>
              </w:rPr>
              <w:t>I have lots of energy – I have n</w:t>
            </w:r>
            <w:r>
              <w:rPr>
                <w:rFonts w:cstheme="minorHAnsi"/>
                <w:sz w:val="20"/>
                <w:szCs w:val="20"/>
                <w:lang w:val="en-GB"/>
              </w:rPr>
              <w:t>o</w:t>
            </w:r>
            <w:r w:rsidRPr="00084907">
              <w:rPr>
                <w:rFonts w:cstheme="minorHAnsi"/>
                <w:sz w:val="20"/>
                <w:szCs w:val="20"/>
                <w:lang w:val="en-GB"/>
              </w:rPr>
              <w:t xml:space="preserve"> energy at all</w:t>
            </w:r>
          </w:p>
        </w:tc>
      </w:tr>
    </w:tbl>
    <w:p w14:paraId="59B17313" w14:textId="37F67F4D" w:rsidR="007305D5" w:rsidRDefault="004D3DCA">
      <w:pPr>
        <w:rPr>
          <w:rFonts w:cstheme="minorHAnsi"/>
          <w:sz w:val="20"/>
          <w:szCs w:val="20"/>
          <w:lang w:val="en-GB"/>
        </w:rPr>
      </w:pPr>
      <w:r>
        <w:rPr>
          <w:rFonts w:cstheme="minorHAnsi"/>
          <w:sz w:val="20"/>
          <w:szCs w:val="20"/>
          <w:lang w:val="en-GB"/>
        </w:rPr>
        <w:br w:type="page"/>
      </w:r>
    </w:p>
    <w:p w14:paraId="1092E506" w14:textId="61C1A9A2" w:rsidR="007305D5" w:rsidRDefault="007305D5" w:rsidP="00BD5028">
      <w:pPr>
        <w:spacing w:line="360" w:lineRule="auto"/>
        <w:ind w:right="-709"/>
        <w:rPr>
          <w:rFonts w:cstheme="minorHAnsi"/>
          <w:sz w:val="20"/>
          <w:szCs w:val="20"/>
          <w:lang w:val="en-GB"/>
        </w:rPr>
      </w:pPr>
      <w:r w:rsidRPr="003E25ED">
        <w:rPr>
          <w:rFonts w:cstheme="minorHAnsi"/>
          <w:b/>
          <w:sz w:val="20"/>
          <w:szCs w:val="20"/>
          <w:lang w:val="en-GB"/>
        </w:rPr>
        <w:lastRenderedPageBreak/>
        <w:t xml:space="preserve">Supplemental Table S2: </w:t>
      </w:r>
      <w:r w:rsidRPr="003E25ED">
        <w:rPr>
          <w:rFonts w:cstheme="minorHAnsi"/>
          <w:sz w:val="20"/>
          <w:szCs w:val="20"/>
          <w:lang w:val="en-GB"/>
        </w:rPr>
        <w:t xml:space="preserve">Analyses of the COPD Assessment Test (CAT) single items and </w:t>
      </w:r>
      <w:r>
        <w:rPr>
          <w:rFonts w:cstheme="minorHAnsi"/>
          <w:sz w:val="20"/>
          <w:szCs w:val="20"/>
          <w:lang w:val="en-GB"/>
        </w:rPr>
        <w:t>total</w:t>
      </w:r>
      <w:r w:rsidRPr="003E25ED">
        <w:rPr>
          <w:rFonts w:cstheme="minorHAnsi"/>
          <w:sz w:val="20"/>
          <w:szCs w:val="20"/>
          <w:lang w:val="en-GB"/>
        </w:rPr>
        <w:t xml:space="preserve"> score </w:t>
      </w:r>
      <w:r>
        <w:rPr>
          <w:rFonts w:cstheme="minorHAnsi"/>
          <w:sz w:val="20"/>
          <w:szCs w:val="20"/>
          <w:lang w:val="en-GB"/>
        </w:rPr>
        <w:fldChar w:fldCharType="begin"/>
      </w:r>
      <w:r>
        <w:rPr>
          <w:rFonts w:cstheme="minorHAnsi"/>
          <w:sz w:val="20"/>
          <w:szCs w:val="20"/>
          <w:lang w:val="en-GB"/>
        </w:rPr>
        <w:instrText xml:space="preserve"> ADDIN EN.CITE &lt;EndNote&gt;&lt;Cite&gt;&lt;Author&gt;Jones&lt;/Author&gt;&lt;Year&gt;2009&lt;/Year&gt;&lt;RecNum&gt;385&lt;/RecNum&gt;&lt;DisplayText&gt;[1]&lt;/DisplayText&gt;&lt;record&gt;&lt;rec-number&gt;385&lt;/rec-number&gt;&lt;foreign-keys&gt;&lt;key app="EN" db-id="p2xs5ptxb0szfmew0zqx2pv3dat95tpzrped" timestamp="1658738437"&gt;385&lt;/key&gt;&lt;/foreign-keys&gt;&lt;ref-type name="Journal Article"&gt;17&lt;/ref-type&gt;&lt;contributors&gt;&lt;authors&gt;&lt;author&gt;Jones, P. W.&lt;/author&gt;&lt;author&gt;Harding, G.&lt;/author&gt;&lt;author&gt;Berry, P.&lt;/author&gt;&lt;author&gt;Wiklund, I.&lt;/author&gt;&lt;author&gt;Chen, W. H.&lt;/author&gt;&lt;author&gt;Kline Leidy, N.&lt;/author&gt;&lt;/authors&gt;&lt;/contributors&gt;&lt;auth-address&gt;St George&amp;apos;s University of London, UK. pjones@sgul.ac.uk&lt;/auth-address&gt;&lt;titles&gt;&lt;title&gt;Development and first validation of the COPD Assessment Test&lt;/title&gt;&lt;secondary-title&gt;Eur Respir J&lt;/secondary-title&gt;&lt;/titles&gt;&lt;periodical&gt;&lt;full-title&gt;Eur Respir J&lt;/full-title&gt;&lt;/periodical&gt;&lt;pages&gt;648-54&lt;/pages&gt;&lt;volume&gt;34&lt;/volume&gt;&lt;number&gt;3&lt;/number&gt;&lt;keywords&gt;&lt;keyword&gt;Adult&lt;/keyword&gt;&lt;keyword&gt;Aged&lt;/keyword&gt;&lt;keyword&gt;Aged, 80 and over&lt;/keyword&gt;&lt;keyword&gt;Europe&lt;/keyword&gt;&lt;keyword&gt;Female&lt;/keyword&gt;&lt;keyword&gt;*Health Status Indicators&lt;/keyword&gt;&lt;keyword&gt;Humans&lt;/keyword&gt;&lt;keyword&gt;Male&lt;/keyword&gt;&lt;keyword&gt;Middle Aged&lt;/keyword&gt;&lt;keyword&gt;Predictive Value of Tests&lt;/keyword&gt;&lt;keyword&gt;Psychometrics&lt;/keyword&gt;&lt;keyword&gt;Pulmonary Disease, Chronic Obstructive/*complications/*diagnosis/psychology&lt;/keyword&gt;&lt;keyword&gt;Quality of Life&lt;/keyword&gt;&lt;keyword&gt;Reproducibility of Results&lt;/keyword&gt;&lt;keyword&gt;*Surveys and Questionnaires&lt;/keyword&gt;&lt;keyword&gt;United States&lt;/keyword&gt;&lt;/keywords&gt;&lt;dates&gt;&lt;year&gt;2009&lt;/year&gt;&lt;pub-dates&gt;&lt;date&gt;Sep&lt;/date&gt;&lt;/pub-dates&gt;&lt;/dates&gt;&lt;isbn&gt;1399-3003 (Electronic)&amp;#xD;0903-1936 (Linking)&lt;/isbn&gt;&lt;accession-num&gt;19720809&lt;/accession-num&gt;&lt;urls&gt;&lt;related-urls&gt;&lt;url&gt;https://www.ncbi.nlm.nih.gov/pubmed/19720809&lt;/url&gt;&lt;/related-urls&gt;&lt;/urls&gt;&lt;electronic-resource-num&gt;10.1183/09031936.00102509&lt;/electronic-resource-num&gt;&lt;remote-database-name&gt;Medline&lt;/remote-database-name&gt;&lt;remote-database-provider&gt;NLM&lt;/remote-database-provider&gt;&lt;language&gt;eng&lt;/language&gt;&lt;/record&gt;&lt;/Cite&gt;&lt;/EndNote&gt;</w:instrText>
      </w:r>
      <w:r>
        <w:rPr>
          <w:rFonts w:cstheme="minorHAnsi"/>
          <w:sz w:val="20"/>
          <w:szCs w:val="20"/>
          <w:lang w:val="en-GB"/>
        </w:rPr>
        <w:fldChar w:fldCharType="separate"/>
      </w:r>
      <w:r>
        <w:rPr>
          <w:rFonts w:cstheme="minorHAnsi"/>
          <w:noProof/>
          <w:sz w:val="20"/>
          <w:szCs w:val="20"/>
          <w:lang w:val="en-GB"/>
        </w:rPr>
        <w:t>[Jones PW et al. 2009, see main text]</w:t>
      </w:r>
      <w:r>
        <w:rPr>
          <w:rFonts w:cstheme="minorHAnsi"/>
          <w:sz w:val="20"/>
          <w:szCs w:val="20"/>
          <w:lang w:val="en-GB"/>
        </w:rPr>
        <w:fldChar w:fldCharType="end"/>
      </w:r>
      <w:r>
        <w:rPr>
          <w:rFonts w:cstheme="minorHAnsi"/>
          <w:sz w:val="20"/>
          <w:szCs w:val="20"/>
          <w:lang w:val="en-GB"/>
        </w:rPr>
        <w:t xml:space="preserve"> </w:t>
      </w:r>
      <w:r w:rsidRPr="003E25ED">
        <w:rPr>
          <w:rFonts w:cstheme="minorHAnsi"/>
          <w:sz w:val="20"/>
          <w:szCs w:val="20"/>
          <w:lang w:val="en-GB"/>
        </w:rPr>
        <w:t xml:space="preserve">to predict various outcomes. </w:t>
      </w:r>
      <w:r w:rsidRPr="003E25ED">
        <w:rPr>
          <w:rFonts w:ascii="Calibri" w:eastAsia="Times New Roman" w:hAnsi="Calibri" w:cs="Calibri"/>
          <w:color w:val="000000"/>
          <w:sz w:val="20"/>
          <w:szCs w:val="20"/>
          <w:lang w:val="en-GB" w:eastAsia="de-DE"/>
        </w:rPr>
        <w:t xml:space="preserve">The relationship between death and predictors was determined by Cox proportional hazards; for other binary outcomes, multiple logistic regression analyses were used. OR = Odds ratio, </w:t>
      </w:r>
      <w:r>
        <w:rPr>
          <w:rFonts w:ascii="Calibri" w:eastAsia="Times New Roman" w:hAnsi="Calibri" w:cs="Calibri"/>
          <w:color w:val="000000"/>
          <w:sz w:val="20"/>
          <w:szCs w:val="20"/>
          <w:lang w:val="en-GB" w:eastAsia="de-DE"/>
        </w:rPr>
        <w:t>‘l</w:t>
      </w:r>
      <w:r w:rsidRPr="003E25ED">
        <w:rPr>
          <w:rFonts w:ascii="Calibri" w:eastAsia="Times New Roman" w:hAnsi="Calibri" w:cs="Calibri"/>
          <w:color w:val="000000"/>
          <w:sz w:val="20"/>
          <w:szCs w:val="20"/>
          <w:lang w:val="en-GB" w:eastAsia="de-DE"/>
        </w:rPr>
        <w:t>ower</w:t>
      </w:r>
      <w:r>
        <w:rPr>
          <w:rFonts w:ascii="Calibri" w:eastAsia="Times New Roman" w:hAnsi="Calibri" w:cs="Calibri"/>
          <w:color w:val="000000"/>
          <w:sz w:val="20"/>
          <w:szCs w:val="20"/>
          <w:lang w:val="en-GB" w:eastAsia="de-DE"/>
        </w:rPr>
        <w:t>’</w:t>
      </w:r>
      <w:r w:rsidRPr="003E25ED">
        <w:rPr>
          <w:rFonts w:ascii="Calibri" w:eastAsia="Times New Roman" w:hAnsi="Calibri" w:cs="Calibri"/>
          <w:color w:val="000000"/>
          <w:sz w:val="20"/>
          <w:szCs w:val="20"/>
          <w:lang w:val="en-GB" w:eastAsia="de-DE"/>
        </w:rPr>
        <w:t xml:space="preserve"> and </w:t>
      </w:r>
      <w:r>
        <w:rPr>
          <w:rFonts w:ascii="Calibri" w:eastAsia="Times New Roman" w:hAnsi="Calibri" w:cs="Calibri"/>
          <w:color w:val="000000"/>
          <w:sz w:val="20"/>
          <w:szCs w:val="20"/>
          <w:lang w:val="en-GB" w:eastAsia="de-DE"/>
        </w:rPr>
        <w:t>‘</w:t>
      </w:r>
      <w:r w:rsidRPr="003E25ED">
        <w:rPr>
          <w:rFonts w:ascii="Calibri" w:eastAsia="Times New Roman" w:hAnsi="Calibri" w:cs="Calibri"/>
          <w:color w:val="000000"/>
          <w:sz w:val="20"/>
          <w:szCs w:val="20"/>
          <w:lang w:val="en-GB" w:eastAsia="de-DE"/>
        </w:rPr>
        <w:t>upper</w:t>
      </w:r>
      <w:r>
        <w:rPr>
          <w:rFonts w:ascii="Calibri" w:eastAsia="Times New Roman" w:hAnsi="Calibri" w:cs="Calibri"/>
          <w:color w:val="000000"/>
          <w:sz w:val="20"/>
          <w:szCs w:val="20"/>
          <w:lang w:val="en-GB" w:eastAsia="de-DE"/>
        </w:rPr>
        <w:t>’</w:t>
      </w:r>
      <w:r w:rsidRPr="003E25ED">
        <w:rPr>
          <w:rFonts w:ascii="Calibri" w:eastAsia="Times New Roman" w:hAnsi="Calibri" w:cs="Calibri"/>
          <w:color w:val="000000"/>
          <w:sz w:val="20"/>
          <w:szCs w:val="20"/>
          <w:lang w:val="en-GB" w:eastAsia="de-DE"/>
        </w:rPr>
        <w:t xml:space="preserve"> indicate 95% </w:t>
      </w:r>
      <w:r>
        <w:rPr>
          <w:rFonts w:ascii="Calibri" w:eastAsia="Times New Roman" w:hAnsi="Calibri" w:cs="Calibri"/>
          <w:color w:val="000000"/>
          <w:sz w:val="20"/>
          <w:szCs w:val="20"/>
          <w:lang w:val="en-GB" w:eastAsia="de-DE"/>
        </w:rPr>
        <w:t>c</w:t>
      </w:r>
      <w:r w:rsidRPr="003E25ED">
        <w:rPr>
          <w:rFonts w:ascii="Calibri" w:eastAsia="Times New Roman" w:hAnsi="Calibri" w:cs="Calibri"/>
          <w:color w:val="000000"/>
          <w:sz w:val="20"/>
          <w:szCs w:val="20"/>
          <w:lang w:val="en-GB" w:eastAsia="de-DE"/>
        </w:rPr>
        <w:t xml:space="preserve">onfidence intervals. </w:t>
      </w:r>
      <w:r w:rsidRPr="003E25ED">
        <w:rPr>
          <w:sz w:val="20"/>
          <w:szCs w:val="20"/>
          <w:lang w:val="en-US"/>
        </w:rPr>
        <w:t xml:space="preserve">GOLD = Global Initiative for Chronic Obstructive Lung Disease, KCO = transfer coefficient of the lung for carbon monoxide, CAD = coronary artery disease, HF = heart failure. </w:t>
      </w:r>
      <w:r w:rsidRPr="003E25ED">
        <w:rPr>
          <w:rFonts w:cstheme="minorHAnsi"/>
          <w:sz w:val="20"/>
          <w:szCs w:val="20"/>
          <w:lang w:val="en-GB"/>
        </w:rPr>
        <w:t>The</w:t>
      </w:r>
      <w:r>
        <w:rPr>
          <w:rFonts w:cstheme="minorHAnsi"/>
          <w:sz w:val="20"/>
          <w:szCs w:val="20"/>
          <w:lang w:val="en-GB"/>
        </w:rPr>
        <w:t xml:space="preserve"> CAT</w:t>
      </w:r>
      <w:r w:rsidRPr="003E25ED">
        <w:rPr>
          <w:rFonts w:cstheme="minorHAnsi"/>
          <w:sz w:val="20"/>
          <w:szCs w:val="20"/>
          <w:lang w:val="en-GB"/>
        </w:rPr>
        <w:t xml:space="preserve"> total score is obtained by </w:t>
      </w:r>
      <w:r w:rsidR="004F68DC">
        <w:rPr>
          <w:rFonts w:cstheme="minorHAnsi"/>
          <w:sz w:val="20"/>
          <w:szCs w:val="20"/>
          <w:lang w:val="en-GB"/>
        </w:rPr>
        <w:t>sum</w:t>
      </w:r>
      <w:r w:rsidRPr="003E25ED">
        <w:rPr>
          <w:rFonts w:cstheme="minorHAnsi"/>
          <w:sz w:val="20"/>
          <w:szCs w:val="20"/>
          <w:lang w:val="en-GB"/>
        </w:rPr>
        <w:t xml:space="preserve">mation </w:t>
      </w:r>
      <w:r>
        <w:rPr>
          <w:rFonts w:cstheme="minorHAnsi"/>
          <w:sz w:val="20"/>
          <w:szCs w:val="20"/>
          <w:lang w:val="en-GB"/>
        </w:rPr>
        <w:t>of the</w:t>
      </w:r>
      <w:r w:rsidRPr="003E25ED">
        <w:rPr>
          <w:rFonts w:cstheme="minorHAnsi"/>
          <w:sz w:val="20"/>
          <w:szCs w:val="20"/>
          <w:lang w:val="en-GB"/>
        </w:rPr>
        <w:t xml:space="preserve"> 8 items. To achieve comparable scales and regression coefficients between </w:t>
      </w:r>
      <w:r>
        <w:rPr>
          <w:rFonts w:cstheme="minorHAnsi"/>
          <w:sz w:val="20"/>
          <w:szCs w:val="20"/>
          <w:lang w:val="en-GB"/>
        </w:rPr>
        <w:t xml:space="preserve">the </w:t>
      </w:r>
      <w:r w:rsidRPr="003E25ED">
        <w:rPr>
          <w:rFonts w:cstheme="minorHAnsi"/>
          <w:sz w:val="20"/>
          <w:szCs w:val="20"/>
          <w:lang w:val="en-GB"/>
        </w:rPr>
        <w:t xml:space="preserve">single items and </w:t>
      </w:r>
      <w:r>
        <w:rPr>
          <w:rFonts w:cstheme="minorHAnsi"/>
          <w:sz w:val="20"/>
          <w:szCs w:val="20"/>
          <w:lang w:val="en-GB"/>
        </w:rPr>
        <w:t xml:space="preserve">the </w:t>
      </w:r>
      <w:r w:rsidRPr="003E25ED">
        <w:rPr>
          <w:rFonts w:cstheme="minorHAnsi"/>
          <w:sz w:val="20"/>
          <w:szCs w:val="20"/>
          <w:lang w:val="en-GB"/>
        </w:rPr>
        <w:t xml:space="preserve">total score, </w:t>
      </w:r>
      <w:r>
        <w:rPr>
          <w:rFonts w:cstheme="minorHAnsi"/>
          <w:sz w:val="20"/>
          <w:szCs w:val="20"/>
          <w:lang w:val="en-GB"/>
        </w:rPr>
        <w:t>the total score</w:t>
      </w:r>
      <w:r w:rsidRPr="003E25ED">
        <w:rPr>
          <w:rFonts w:cstheme="minorHAnsi"/>
          <w:sz w:val="20"/>
          <w:szCs w:val="20"/>
          <w:lang w:val="en-GB"/>
        </w:rPr>
        <w:t xml:space="preserve"> was divided by 8 for the regression analyses </w:t>
      </w:r>
    </w:p>
    <w:tbl>
      <w:tblPr>
        <w:tblW w:w="9787" w:type="dxa"/>
        <w:tblLayout w:type="fixed"/>
        <w:tblCellMar>
          <w:right w:w="70" w:type="dxa"/>
        </w:tblCellMar>
        <w:tblLook w:val="04A0" w:firstRow="1" w:lastRow="0" w:firstColumn="1" w:lastColumn="0" w:noHBand="0" w:noVBand="1"/>
      </w:tblPr>
      <w:tblGrid>
        <w:gridCol w:w="1418"/>
        <w:gridCol w:w="1046"/>
        <w:gridCol w:w="1046"/>
        <w:gridCol w:w="1046"/>
        <w:gridCol w:w="1046"/>
        <w:gridCol w:w="1046"/>
        <w:gridCol w:w="1046"/>
        <w:gridCol w:w="1046"/>
        <w:gridCol w:w="1047"/>
      </w:tblGrid>
      <w:tr w:rsidR="004D3DCA" w:rsidRPr="00C14098" w14:paraId="5F564C69" w14:textId="77777777" w:rsidTr="00145B41">
        <w:trPr>
          <w:trHeight w:val="340"/>
        </w:trPr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33C611" w14:textId="77777777" w:rsidR="004D3DCA" w:rsidRPr="008A624F" w:rsidRDefault="004D3DCA" w:rsidP="00B32CA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</w:p>
        </w:tc>
        <w:tc>
          <w:tcPr>
            <w:tcW w:w="418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424D32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Nonsmokers</w:t>
            </w:r>
          </w:p>
        </w:tc>
        <w:tc>
          <w:tcPr>
            <w:tcW w:w="4185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9871E5" w14:textId="76A7D38F" w:rsidR="004D3DCA" w:rsidRPr="00C14098" w:rsidRDefault="004975E8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proofErr w:type="spellStart"/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Current</w:t>
            </w:r>
            <w:proofErr w:type="spellEnd"/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s</w:t>
            </w:r>
            <w:r w:rsidR="004D3DCA"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mokers</w:t>
            </w:r>
            <w:proofErr w:type="spellEnd"/>
          </w:p>
        </w:tc>
      </w:tr>
      <w:tr w:rsidR="004D3DCA" w:rsidRPr="00C14098" w14:paraId="020C6EBC" w14:textId="77777777" w:rsidTr="00145B41">
        <w:trPr>
          <w:trHeight w:val="340"/>
        </w:trPr>
        <w:tc>
          <w:tcPr>
            <w:tcW w:w="1418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BE3968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ACF56A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OR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4FCAE9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Lower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281998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Upper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6ACAF6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 xml:space="preserve">p </w:t>
            </w:r>
            <w:proofErr w:type="spellStart"/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value</w:t>
            </w:r>
            <w:proofErr w:type="spellEnd"/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F92B30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OR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FAB8F6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Lower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969E1E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Upper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3CBC31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 xml:space="preserve">p </w:t>
            </w:r>
            <w:proofErr w:type="spellStart"/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value</w:t>
            </w:r>
            <w:proofErr w:type="spellEnd"/>
          </w:p>
        </w:tc>
      </w:tr>
      <w:tr w:rsidR="004D3DCA" w:rsidRPr="00C14098" w14:paraId="7293FE79" w14:textId="77777777" w:rsidTr="00145B41">
        <w:trPr>
          <w:trHeight w:val="340"/>
        </w:trPr>
        <w:tc>
          <w:tcPr>
            <w:tcW w:w="1418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00C7FD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Mortality</w:t>
            </w:r>
            <w:proofErr w:type="spellEnd"/>
          </w:p>
        </w:tc>
        <w:tc>
          <w:tcPr>
            <w:tcW w:w="10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04F666" w14:textId="77777777" w:rsidR="004D3DCA" w:rsidRPr="00C14098" w:rsidRDefault="004D3DCA" w:rsidP="00B32CA6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6D8E74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FEEB75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9BAFE2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B75CC6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6EF285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5AA2F2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29F474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4D3DCA" w:rsidRPr="00C14098" w14:paraId="0DECD116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965D39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831186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7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4415E6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72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08F8B1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04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395381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14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452DFE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15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02309B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1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0F8127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646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DA7CA6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414</w:t>
            </w:r>
          </w:p>
        </w:tc>
      </w:tr>
      <w:tr w:rsidR="004D3DCA" w:rsidRPr="00C14098" w14:paraId="4A62C21D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1DF83B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C8D4F7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00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9EBFEE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5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35C9C7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18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8AB998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6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FF086A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76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F2784A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55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FD880C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058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59140B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105</w:t>
            </w:r>
          </w:p>
        </w:tc>
      </w:tr>
      <w:tr w:rsidR="004D3DCA" w:rsidRPr="00C14098" w14:paraId="611D97D6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BD9D63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4BCA6A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7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A10A1E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5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0DF0EB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11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E06746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73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E6C4AA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7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139E99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67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B8428D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135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DDF56F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320</w:t>
            </w:r>
          </w:p>
        </w:tc>
      </w:tr>
      <w:tr w:rsidR="004D3DCA" w:rsidRPr="00C14098" w14:paraId="52488828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56D7E4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A515ED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28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47059A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07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AEE35A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54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54B7A7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0.00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167834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15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0E4A5F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4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47CC11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584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6C92CD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354</w:t>
            </w:r>
          </w:p>
        </w:tc>
      </w:tr>
      <w:tr w:rsidR="004D3DCA" w:rsidRPr="00C14098" w14:paraId="5756D0FF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9C3D86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F11319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11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76829E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5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7DCDC0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30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4B1D3C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18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AD6282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23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A8FBA8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2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CB1B1F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651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DC4BDB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146</w:t>
            </w:r>
          </w:p>
        </w:tc>
      </w:tr>
      <w:tr w:rsidR="004D3DCA" w:rsidRPr="00C14098" w14:paraId="5871039D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9CA892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FBAC06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24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034ADC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08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5B83F5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42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E22405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0.00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8CC1BC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20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F1350A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5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8CC87A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523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F3D64C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116</w:t>
            </w:r>
          </w:p>
        </w:tc>
      </w:tr>
      <w:tr w:rsidR="004D3DCA" w:rsidRPr="00C14098" w14:paraId="2DAFEB18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A48E5B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F5F73F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3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1B22F3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2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18A6D0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05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C42792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25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2ED3C0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4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7E19B6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75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AD0DFF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191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FEAFEE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653</w:t>
            </w:r>
          </w:p>
        </w:tc>
      </w:tr>
      <w:tr w:rsidR="004D3DCA" w:rsidRPr="00C14098" w14:paraId="7CFC0B47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DAC2F2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75A5D6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07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68007A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1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E6F401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26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2BA03C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37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AED76A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9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8AF17F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68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5F8CE0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171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AC2B0B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426</w:t>
            </w:r>
          </w:p>
        </w:tc>
      </w:tr>
      <w:tr w:rsidR="004D3DCA" w:rsidRPr="00C14098" w14:paraId="2673E6BB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498B2A" w14:textId="3ED81484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 xml:space="preserve">CAT </w:t>
            </w:r>
            <w:r w:rsidR="004F68D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total</w:t>
            </w: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 xml:space="preserve"> </w:t>
            </w:r>
            <w:r w:rsidR="00EC77A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s</w:t>
            </w: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ore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6CCB82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56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C820CD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32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9F4BDD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84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2E2CA3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de-DE"/>
              </w:rPr>
              <w:t>&lt;0.00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732A67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12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2E8C4E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3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C972D6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525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47682A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428</w:t>
            </w:r>
          </w:p>
        </w:tc>
      </w:tr>
      <w:tr w:rsidR="004D3DCA" w:rsidRPr="00C14098" w14:paraId="54AA8EF0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6754BF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2B01CB" w14:textId="77777777" w:rsidR="004D3DCA" w:rsidRPr="00C14098" w:rsidRDefault="004D3DCA" w:rsidP="00B32CA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F0C3DB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966CBD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D69A1B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B2A2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BCCDD" w14:textId="77777777" w:rsidR="004D3DCA" w:rsidRPr="00C14098" w:rsidRDefault="004D3DCA" w:rsidP="00B32CA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F1639" w14:textId="77777777" w:rsidR="004D3DCA" w:rsidRPr="00C14098" w:rsidRDefault="004D3DCA" w:rsidP="00B32CA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A45DAC" w14:textId="77777777" w:rsidR="004D3DCA" w:rsidRPr="00C14098" w:rsidRDefault="004D3DCA" w:rsidP="00B32CA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4D3DCA" w:rsidRPr="00C14098" w14:paraId="205A36DD" w14:textId="77777777" w:rsidTr="00145B41">
        <w:trPr>
          <w:trHeight w:val="340"/>
        </w:trPr>
        <w:tc>
          <w:tcPr>
            <w:tcW w:w="246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E3A65FB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GOLD E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1670B07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91ED1E7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E6753E5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D0A7540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540D1DE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2C025A4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070BEF3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4D3DCA" w:rsidRPr="00C14098" w14:paraId="3846497F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F78ACF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950ED4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09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669682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6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A8DB9B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23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FDB62D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16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42D9A0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70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A3C3F0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54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A0AED8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05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607A72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0.006</w:t>
            </w:r>
          </w:p>
        </w:tc>
      </w:tr>
      <w:tr w:rsidR="004D3DCA" w:rsidRPr="00C14098" w14:paraId="7A226CD5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7E5E0E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EB45E2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11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E4C041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00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B0263A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25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B743C7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0.04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B018C9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34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B3BBA5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05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32A6F8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713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3C6603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0.016</w:t>
            </w:r>
          </w:p>
        </w:tc>
      </w:tr>
      <w:tr w:rsidR="004D3DCA" w:rsidRPr="00C14098" w14:paraId="295F17AC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B62F60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44436E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06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DB865D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6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BE687C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16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BB60ED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19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820B95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02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0348C4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6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0B67C8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212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96907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759</w:t>
            </w:r>
          </w:p>
        </w:tc>
      </w:tr>
      <w:tr w:rsidR="004D3DCA" w:rsidRPr="00C14098" w14:paraId="4886A418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1BEB10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15ACE4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9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9665C4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8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CB0039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12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D45376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5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92BE04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00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908BDF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1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52E3D9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230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FBBCCC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85</w:t>
            </w:r>
          </w:p>
        </w:tc>
      </w:tr>
      <w:tr w:rsidR="004D3DCA" w:rsidRPr="00C14098" w14:paraId="5FB4938B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51F938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D2C4A5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16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CEA59E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05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B4504C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29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7972C3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0.00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348620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29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0A2097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07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9105B7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578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952B8C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0.008</w:t>
            </w:r>
          </w:p>
        </w:tc>
      </w:tr>
      <w:tr w:rsidR="004D3DCA" w:rsidRPr="00C14098" w14:paraId="29A1433C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8D14BD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6156F4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20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517C45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09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1954A8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33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D198F5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de-DE"/>
              </w:rPr>
              <w:t>&lt;0.00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E5C672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04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FADC48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8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E179F8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240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10E155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579</w:t>
            </w:r>
          </w:p>
        </w:tc>
      </w:tr>
      <w:tr w:rsidR="004D3DCA" w:rsidRPr="00C14098" w14:paraId="67CC0EDC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9D27F8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132065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13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CEB195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04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7F9ABC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23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601702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0.00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5F731B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26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CFA24F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09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927FD3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459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3E944C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0.002</w:t>
            </w:r>
          </w:p>
        </w:tc>
      </w:tr>
      <w:tr w:rsidR="004D3DCA" w:rsidRPr="00C14098" w14:paraId="0EE507D9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62F34D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1CA198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8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702F25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7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CD59A3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09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F488BA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75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2DF821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04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94B212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6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80638F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264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784B13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672</w:t>
            </w:r>
          </w:p>
        </w:tc>
      </w:tr>
      <w:tr w:rsidR="004D3DCA" w:rsidRPr="00C14098" w14:paraId="44F78D8B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6AD18C" w14:textId="16C6706D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 xml:space="preserve">CAT </w:t>
            </w:r>
            <w:r w:rsidR="004F68D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total</w:t>
            </w:r>
            <w:r w:rsidR="00EC77A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 xml:space="preserve"> s</w:t>
            </w: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ore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F5A6CD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2.14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0CD020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90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994AAB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2.41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D26374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de-DE"/>
              </w:rPr>
              <w:t>&lt;0.00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3E312E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2.00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F19BF5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63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F8F5BA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2.472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F78D61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de-DE"/>
              </w:rPr>
              <w:t>&lt;0.001</w:t>
            </w:r>
          </w:p>
        </w:tc>
      </w:tr>
      <w:tr w:rsidR="004D3DCA" w:rsidRPr="00C14098" w14:paraId="724FD7D8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FDD606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089DCB" w14:textId="77777777" w:rsidR="004D3DCA" w:rsidRPr="00C14098" w:rsidRDefault="004D3DCA" w:rsidP="00B32CA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9A20A8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E39170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4F6FAB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BE83C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91BF7" w14:textId="77777777" w:rsidR="004D3DCA" w:rsidRPr="00C14098" w:rsidRDefault="004D3DCA" w:rsidP="00B32CA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2A839" w14:textId="77777777" w:rsidR="004D3DCA" w:rsidRPr="00C14098" w:rsidRDefault="004D3DCA" w:rsidP="00B32CA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FC7636" w14:textId="77777777" w:rsidR="004D3DCA" w:rsidRPr="00C14098" w:rsidRDefault="004D3DCA" w:rsidP="00B32CA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4D3DCA" w:rsidRPr="00C14098" w14:paraId="7FB5E113" w14:textId="77777777" w:rsidTr="00145B41">
        <w:trPr>
          <w:trHeight w:val="340"/>
        </w:trPr>
        <w:tc>
          <w:tcPr>
            <w:tcW w:w="246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C187EC3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KCO &lt; 55 %pred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icted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2C40470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4EB116E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9089383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90FC74E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D5DD673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3F8CED1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B232E59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4D3DCA" w:rsidRPr="00C14098" w14:paraId="0646B4E1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888072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B4A102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2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918C7D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71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C76B2F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4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67A067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0.00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8136FA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9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27116D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69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D45F22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144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5281B4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370</w:t>
            </w:r>
          </w:p>
        </w:tc>
      </w:tr>
      <w:tr w:rsidR="004D3DCA" w:rsidRPr="00C14098" w14:paraId="50058922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95D116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831F6B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8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593154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7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C614BE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11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16A3D3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0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97C5F9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2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929FA5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73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037402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160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8615F7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491</w:t>
            </w:r>
          </w:p>
        </w:tc>
      </w:tr>
      <w:tr w:rsidR="004D3DCA" w:rsidRPr="00C14098" w14:paraId="18202A6F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6AC679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4D0A17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2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88F131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74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99C0AA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1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8107C2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de-DE"/>
              </w:rPr>
              <w:t>&lt;0.00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137AB0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77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68A48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65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03A58E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19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F2F14F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0.003</w:t>
            </w:r>
          </w:p>
        </w:tc>
      </w:tr>
      <w:tr w:rsidR="004D3DCA" w:rsidRPr="00C14098" w14:paraId="0010DDE0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08A9C9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66461B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51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9C5B97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33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728B45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72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55A09F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de-DE"/>
              </w:rPr>
              <w:t>&lt;0.00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FFC357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34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F59055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09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AF01C5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659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E3A3D4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0.005</w:t>
            </w:r>
          </w:p>
        </w:tc>
      </w:tr>
      <w:tr w:rsidR="004D3DCA" w:rsidRPr="00C14098" w14:paraId="2BCDDDB1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1C9665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C26720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30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FB1435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16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43306F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45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A603D7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de-DE"/>
              </w:rPr>
              <w:t>&lt;0.00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EE3023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49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B9912C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22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031263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813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E52BCC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de-DE"/>
              </w:rPr>
              <w:t>&lt;0.001</w:t>
            </w:r>
          </w:p>
        </w:tc>
      </w:tr>
      <w:tr w:rsidR="004D3DCA" w:rsidRPr="00C14098" w14:paraId="20AC71CC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BEAC11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DBB6B6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31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FD0FE0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18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56E136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45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0AB07C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de-DE"/>
              </w:rPr>
              <w:t>&lt;0.00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212CAF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11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BC12C9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4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29815D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323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54862F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212</w:t>
            </w:r>
          </w:p>
        </w:tc>
      </w:tr>
      <w:tr w:rsidR="004D3DCA" w:rsidRPr="00C14098" w14:paraId="6527FE19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9665D8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CDD4EE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7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6E708D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0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E08CA5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6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804AFE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0.00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C9BCD3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7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5DE097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4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7DD6F2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124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ABF6CD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707</w:t>
            </w:r>
          </w:p>
        </w:tc>
      </w:tr>
      <w:tr w:rsidR="004D3DCA" w:rsidRPr="00C14098" w14:paraId="4F88C4EE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4BE6F0" w14:textId="77777777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AT 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E76791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9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7D1279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7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3A7BE8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11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B045DB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7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749C7B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81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A3DDD1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67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819189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86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B92336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de-DE"/>
              </w:rPr>
              <w:t>0.035</w:t>
            </w:r>
          </w:p>
        </w:tc>
      </w:tr>
      <w:tr w:rsidR="004D3DCA" w:rsidRPr="00C14098" w14:paraId="30235CB6" w14:textId="77777777" w:rsidTr="00145B41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F7B11B" w14:textId="35C37E56" w:rsidR="004D3DCA" w:rsidRPr="00C14098" w:rsidRDefault="004D3DCA" w:rsidP="00B32C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 xml:space="preserve">CAT </w:t>
            </w:r>
            <w:r w:rsidR="004F68D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total</w:t>
            </w:r>
            <w:r w:rsidR="00EC77A9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 xml:space="preserve"> s</w:t>
            </w: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core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52400F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52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7064D4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35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8E9A4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70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87FD24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de-DE"/>
              </w:rPr>
              <w:t>&lt;0.00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070946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20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FB88EF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99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C1361A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1.462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457843" w14:textId="77777777" w:rsidR="004D3DCA" w:rsidRPr="00C14098" w:rsidRDefault="004D3DCA" w:rsidP="00B32C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</w:pPr>
            <w:r w:rsidRPr="00C140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de-DE"/>
              </w:rPr>
              <w:t>0.051</w:t>
            </w:r>
          </w:p>
        </w:tc>
      </w:tr>
    </w:tbl>
    <w:p w14:paraId="1DE4B1D9" w14:textId="77777777" w:rsidR="004D3DCA" w:rsidRPr="004D3DCA" w:rsidRDefault="004D3DCA" w:rsidP="004D3DCA">
      <w:pPr>
        <w:spacing w:after="0" w:line="240" w:lineRule="auto"/>
        <w:rPr>
          <w:rFonts w:ascii="Calibri" w:eastAsia="Times New Roman" w:hAnsi="Calibri" w:cs="Calibri"/>
          <w:color w:val="000000"/>
          <w:sz w:val="20"/>
          <w:szCs w:val="20"/>
          <w:lang w:val="en-US" w:eastAsia="de-DE"/>
        </w:rPr>
      </w:pPr>
    </w:p>
    <w:p w14:paraId="57A878B3" w14:textId="1C2DA376" w:rsidR="004D3DCA" w:rsidRPr="004D3DCA" w:rsidRDefault="004D3DCA" w:rsidP="004D3DCA">
      <w:pPr>
        <w:spacing w:after="0" w:line="240" w:lineRule="auto"/>
        <w:rPr>
          <w:rFonts w:ascii="Calibri" w:eastAsia="Times New Roman" w:hAnsi="Calibri" w:cs="Calibri"/>
          <w:color w:val="000000"/>
          <w:sz w:val="20"/>
          <w:szCs w:val="20"/>
          <w:lang w:val="en-US" w:eastAsia="de-DE"/>
        </w:rPr>
        <w:sectPr w:rsidR="004D3DCA" w:rsidRPr="004D3DCA" w:rsidSect="003359CC">
          <w:pgSz w:w="11906" w:h="16838"/>
          <w:pgMar w:top="1417" w:right="1417" w:bottom="568" w:left="1134" w:header="708" w:footer="708" w:gutter="0"/>
          <w:cols w:space="708"/>
          <w:docGrid w:linePitch="360"/>
        </w:sectPr>
      </w:pPr>
    </w:p>
    <w:tbl>
      <w:tblPr>
        <w:tblW w:w="9787" w:type="dxa"/>
        <w:tblInd w:w="-284" w:type="dxa"/>
        <w:tblLayout w:type="fixed"/>
        <w:tblCellMar>
          <w:right w:w="70" w:type="dxa"/>
        </w:tblCellMar>
        <w:tblLook w:val="04A0" w:firstRow="1" w:lastRow="0" w:firstColumn="1" w:lastColumn="0" w:noHBand="0" w:noVBand="1"/>
      </w:tblPr>
      <w:tblGrid>
        <w:gridCol w:w="1418"/>
        <w:gridCol w:w="1046"/>
        <w:gridCol w:w="1046"/>
        <w:gridCol w:w="1046"/>
        <w:gridCol w:w="1046"/>
        <w:gridCol w:w="1046"/>
        <w:gridCol w:w="1046"/>
        <w:gridCol w:w="1046"/>
        <w:gridCol w:w="1047"/>
      </w:tblGrid>
      <w:tr w:rsidR="004D3DCA" w:rsidRPr="00217A36" w14:paraId="18990357" w14:textId="77777777" w:rsidTr="00217A36">
        <w:trPr>
          <w:trHeight w:val="340"/>
        </w:trPr>
        <w:tc>
          <w:tcPr>
            <w:tcW w:w="9787" w:type="dxa"/>
            <w:gridSpan w:val="9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B48E9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b/>
                <w:bCs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  <w:lastRenderedPageBreak/>
              <w:t xml:space="preserve">Table S2 </w:t>
            </w:r>
            <w:proofErr w:type="spellStart"/>
            <w:r w:rsidRPr="00217A3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  <w:t>continued</w:t>
            </w:r>
            <w:proofErr w:type="spellEnd"/>
          </w:p>
        </w:tc>
      </w:tr>
      <w:tr w:rsidR="004D3DCA" w:rsidRPr="00217A36" w14:paraId="0F73DB7B" w14:textId="77777777" w:rsidTr="00217A36">
        <w:trPr>
          <w:trHeight w:val="340"/>
        </w:trPr>
        <w:tc>
          <w:tcPr>
            <w:tcW w:w="1418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14:paraId="4121DB46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418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E5EEE3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FF0000"/>
                <w:sz w:val="20"/>
                <w:szCs w:val="20"/>
                <w:lang w:eastAsia="de-DE"/>
              </w:rPr>
            </w:pPr>
            <w:r w:rsidRPr="00217A36">
              <w:rPr>
                <w:rFonts w:cstheme="minorHAnsi"/>
                <w:b/>
                <w:bCs/>
                <w:sz w:val="20"/>
                <w:szCs w:val="20"/>
              </w:rPr>
              <w:t>Nonsmokers</w:t>
            </w:r>
          </w:p>
        </w:tc>
        <w:tc>
          <w:tcPr>
            <w:tcW w:w="4185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0A47DD" w14:textId="0DC549C1" w:rsidR="004D3DCA" w:rsidRPr="00217A36" w:rsidRDefault="004975E8" w:rsidP="00B32CA6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FF0000"/>
                <w:sz w:val="20"/>
                <w:szCs w:val="20"/>
                <w:lang w:eastAsia="de-DE"/>
              </w:rPr>
            </w:pPr>
            <w:proofErr w:type="spellStart"/>
            <w:r w:rsidRPr="00217A36">
              <w:rPr>
                <w:rFonts w:cstheme="minorHAnsi"/>
                <w:b/>
                <w:bCs/>
                <w:sz w:val="20"/>
                <w:szCs w:val="20"/>
              </w:rPr>
              <w:t>Current</w:t>
            </w:r>
            <w:proofErr w:type="spellEnd"/>
            <w:r w:rsidRPr="00217A36">
              <w:rPr>
                <w:rFonts w:cstheme="minorHAnsi"/>
                <w:b/>
                <w:bCs/>
                <w:sz w:val="20"/>
                <w:szCs w:val="20"/>
              </w:rPr>
              <w:t xml:space="preserve"> </w:t>
            </w:r>
            <w:proofErr w:type="spellStart"/>
            <w:r w:rsidRPr="00217A36">
              <w:rPr>
                <w:rFonts w:cstheme="minorHAnsi"/>
                <w:b/>
                <w:bCs/>
                <w:sz w:val="20"/>
                <w:szCs w:val="20"/>
              </w:rPr>
              <w:t>smokers</w:t>
            </w:r>
            <w:proofErr w:type="spellEnd"/>
          </w:p>
        </w:tc>
      </w:tr>
      <w:tr w:rsidR="004D3DCA" w:rsidRPr="00217A36" w14:paraId="1485B209" w14:textId="77777777" w:rsidTr="00217A36">
        <w:trPr>
          <w:trHeight w:val="340"/>
        </w:trPr>
        <w:tc>
          <w:tcPr>
            <w:tcW w:w="1418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6AB7AA43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30BCF77" w14:textId="77777777" w:rsidR="004D3DCA" w:rsidRPr="00217A36" w:rsidRDefault="004D3DCA" w:rsidP="00217A36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217A36">
              <w:rPr>
                <w:rFonts w:cstheme="minorHAnsi"/>
                <w:b/>
                <w:bCs/>
                <w:sz w:val="20"/>
                <w:szCs w:val="20"/>
              </w:rPr>
              <w:t>OR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722DD21" w14:textId="77777777" w:rsidR="004D3DCA" w:rsidRPr="00217A36" w:rsidRDefault="004D3DCA" w:rsidP="00217A36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217A36">
              <w:rPr>
                <w:rFonts w:cstheme="minorHAnsi"/>
                <w:b/>
                <w:bCs/>
                <w:sz w:val="20"/>
                <w:szCs w:val="20"/>
              </w:rPr>
              <w:t>Lower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F89E6BF" w14:textId="77777777" w:rsidR="004D3DCA" w:rsidRPr="00217A36" w:rsidRDefault="004D3DCA" w:rsidP="00217A36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217A36">
              <w:rPr>
                <w:rFonts w:cstheme="minorHAnsi"/>
                <w:b/>
                <w:bCs/>
                <w:sz w:val="20"/>
                <w:szCs w:val="20"/>
              </w:rPr>
              <w:t>Upper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8660A39" w14:textId="77777777" w:rsidR="004D3DCA" w:rsidRPr="00217A36" w:rsidRDefault="004D3DCA" w:rsidP="00217A36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217A36">
              <w:rPr>
                <w:rFonts w:cstheme="minorHAnsi"/>
                <w:b/>
                <w:bCs/>
                <w:sz w:val="20"/>
                <w:szCs w:val="20"/>
              </w:rPr>
              <w:t xml:space="preserve">p </w:t>
            </w:r>
            <w:proofErr w:type="spellStart"/>
            <w:r w:rsidRPr="00217A36">
              <w:rPr>
                <w:rFonts w:cstheme="minorHAnsi"/>
                <w:b/>
                <w:bCs/>
                <w:sz w:val="20"/>
                <w:szCs w:val="20"/>
              </w:rPr>
              <w:t>value</w:t>
            </w:r>
            <w:proofErr w:type="spellEnd"/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DA30891" w14:textId="77777777" w:rsidR="004D3DCA" w:rsidRPr="00217A36" w:rsidRDefault="004D3DCA" w:rsidP="00217A36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217A36">
              <w:rPr>
                <w:rFonts w:cstheme="minorHAnsi"/>
                <w:b/>
                <w:bCs/>
                <w:sz w:val="20"/>
                <w:szCs w:val="20"/>
              </w:rPr>
              <w:t>OR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28C970A" w14:textId="77777777" w:rsidR="004D3DCA" w:rsidRPr="00217A36" w:rsidRDefault="004D3DCA" w:rsidP="00217A36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217A36">
              <w:rPr>
                <w:rFonts w:cstheme="minorHAnsi"/>
                <w:b/>
                <w:bCs/>
                <w:sz w:val="20"/>
                <w:szCs w:val="20"/>
              </w:rPr>
              <w:t>Lower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68B37D7" w14:textId="77777777" w:rsidR="004D3DCA" w:rsidRPr="00217A36" w:rsidRDefault="004D3DCA" w:rsidP="00217A36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217A36">
              <w:rPr>
                <w:rFonts w:cstheme="minorHAnsi"/>
                <w:b/>
                <w:bCs/>
                <w:sz w:val="20"/>
                <w:szCs w:val="20"/>
              </w:rPr>
              <w:t>Upper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5EA31CF" w14:textId="77777777" w:rsidR="004D3DCA" w:rsidRPr="00217A36" w:rsidRDefault="004D3DCA" w:rsidP="00217A36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217A36">
              <w:rPr>
                <w:rFonts w:cstheme="minorHAnsi"/>
                <w:b/>
                <w:bCs/>
                <w:sz w:val="20"/>
                <w:szCs w:val="20"/>
              </w:rPr>
              <w:t xml:space="preserve">p </w:t>
            </w:r>
            <w:proofErr w:type="spellStart"/>
            <w:r w:rsidRPr="00217A36">
              <w:rPr>
                <w:rFonts w:cstheme="minorHAnsi"/>
                <w:b/>
                <w:bCs/>
                <w:sz w:val="20"/>
                <w:szCs w:val="20"/>
              </w:rPr>
              <w:t>value</w:t>
            </w:r>
            <w:proofErr w:type="spellEnd"/>
          </w:p>
        </w:tc>
      </w:tr>
      <w:tr w:rsidR="004D3DCA" w:rsidRPr="00217A36" w14:paraId="7E266C55" w14:textId="77777777" w:rsidTr="00217A36">
        <w:trPr>
          <w:trHeight w:val="340"/>
        </w:trPr>
        <w:tc>
          <w:tcPr>
            <w:tcW w:w="1418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0BC2F5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  <w:t>Asthma</w:t>
            </w:r>
          </w:p>
        </w:tc>
        <w:tc>
          <w:tcPr>
            <w:tcW w:w="10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4319FB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487804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311662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347ADB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59E174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2AD3F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1286BE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C802F5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</w:tr>
      <w:tr w:rsidR="004D3DCA" w:rsidRPr="00217A36" w14:paraId="21AC3E21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16F87C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476D69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0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3D301C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87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6B6948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6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B2B11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1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40B991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1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1BAD0A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74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CA4FC4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387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630B0F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03</w:t>
            </w:r>
          </w:p>
        </w:tc>
      </w:tr>
      <w:tr w:rsidR="004D3DCA" w:rsidRPr="00217A36" w14:paraId="70FD1659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D83F3E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FF23C2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7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0BBB71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3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22C288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34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8DA53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  <w:t>0.01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07DF3D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5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0BD9BD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71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ACF270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274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DD972B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738</w:t>
            </w:r>
          </w:p>
        </w:tc>
      </w:tr>
      <w:tr w:rsidR="004D3DCA" w:rsidRPr="00217A36" w14:paraId="5C4738B6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4F4A58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E3EF1B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9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58B02E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7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6BB89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33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955791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  <w:t>0.00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4D1FEF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6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CEC78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4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C94642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433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991F01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158</w:t>
            </w:r>
          </w:p>
        </w:tc>
      </w:tr>
      <w:tr w:rsidR="004D3DCA" w:rsidRPr="00217A36" w14:paraId="7D738A74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5785AB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AFCC02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2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324F3A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81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16507D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6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1AC53E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27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0DC2B4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9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F32B70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77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D63C6E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286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D93282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78</w:t>
            </w:r>
          </w:p>
        </w:tc>
      </w:tr>
      <w:tr w:rsidR="004D3DCA" w:rsidRPr="00217A36" w14:paraId="675551AF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936D30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D0BDC1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4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0C5D80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83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6B9672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6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776DEF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31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C11295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1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F2D724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87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34410A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418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B008FA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379</w:t>
            </w:r>
          </w:p>
        </w:tc>
      </w:tr>
      <w:tr w:rsidR="004D3DCA" w:rsidRPr="00217A36" w14:paraId="3F082326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2B91DF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87F60C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8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F702A0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87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2C8CEB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0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26D036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76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0E945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7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5D96A8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79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69AF0E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205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6D880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829</w:t>
            </w:r>
          </w:p>
        </w:tc>
      </w:tr>
      <w:tr w:rsidR="004D3DCA" w:rsidRPr="00217A36" w14:paraId="6ADB4233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3941E6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A1DDE9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2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CB06D0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2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D14B3A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23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3FDEF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  <w:t>0.01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597CF9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3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1C5518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4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F93E4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366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D70B5A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169</w:t>
            </w:r>
          </w:p>
        </w:tc>
      </w:tr>
      <w:tr w:rsidR="004D3DCA" w:rsidRPr="00217A36" w14:paraId="6472645D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879BCE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7122A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7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4B1B09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85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59153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0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8FBCDE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64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4D5AFA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0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A809DA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71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8ED2A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54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341E12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430</w:t>
            </w:r>
          </w:p>
        </w:tc>
      </w:tr>
      <w:tr w:rsidR="004D3DCA" w:rsidRPr="00217A36" w14:paraId="56DD1AD7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813D19" w14:textId="3C56C052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 xml:space="preserve">CAT </w:t>
            </w:r>
            <w:r w:rsidR="004F68DC"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total</w:t>
            </w: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 xml:space="preserve"> </w:t>
            </w:r>
            <w:r w:rsidR="00EC77A9"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s</w:t>
            </w: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ore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119E7A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32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F9A994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6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EB64E2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50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8A354D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b/>
                <w:bCs/>
                <w:sz w:val="20"/>
                <w:szCs w:val="20"/>
                <w:lang w:eastAsia="de-DE"/>
              </w:rPr>
              <w:t>&lt;0.00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2BA6E9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34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AF0D9D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4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AA1920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723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92B95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  <w:t>0.020</w:t>
            </w:r>
          </w:p>
        </w:tc>
      </w:tr>
      <w:tr w:rsidR="004D3DCA" w:rsidRPr="00217A36" w14:paraId="0EB154B8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5B9AF2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424E3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7CC64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8ED72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8A1571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56086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4D1AB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C508F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8B43B6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</w:tr>
      <w:tr w:rsidR="004D3DCA" w:rsidRPr="00217A36" w14:paraId="55BED97A" w14:textId="77777777" w:rsidTr="00BD5028">
        <w:trPr>
          <w:trHeight w:val="340"/>
        </w:trPr>
        <w:tc>
          <w:tcPr>
            <w:tcW w:w="246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40BC1C7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  <w:t>CAD/HF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215CC35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947C9B8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212881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BFB9195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D0CAF9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AB8EFA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3CE8B31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</w:tr>
      <w:tr w:rsidR="004D3DCA" w:rsidRPr="00217A36" w14:paraId="097C5058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A9EEC5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39C00D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9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898D50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85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FF00B1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6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CA5CD8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8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589C70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71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7669F4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52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CB7374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69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1923B9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  <w:t>0.030</w:t>
            </w:r>
          </w:p>
        </w:tc>
      </w:tr>
      <w:tr w:rsidR="004D3DCA" w:rsidRPr="00217A36" w14:paraId="214655AE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22F52C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244B1D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4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625EDE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1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DE4CFD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9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3C8272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51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64FEB2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4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8BBDBF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78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FAFC04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381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A2DEB3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764</w:t>
            </w:r>
          </w:p>
        </w:tc>
      </w:tr>
      <w:tr w:rsidR="004D3DCA" w:rsidRPr="00217A36" w14:paraId="46292099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51AB83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2D7604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3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153E7D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1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0AFC60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27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80ED35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  <w:t>0.02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18C752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4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A3700D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85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0E85B4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280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2C2234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660</w:t>
            </w:r>
          </w:p>
        </w:tc>
      </w:tr>
      <w:tr w:rsidR="004D3DCA" w:rsidRPr="00217A36" w14:paraId="31A9A96D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D46327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EC9348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1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DAE8E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88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25C52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7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093DD6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82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961E53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1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1618FE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86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C97CA6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429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BFD05F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410</w:t>
            </w:r>
          </w:p>
        </w:tc>
      </w:tr>
      <w:tr w:rsidR="004D3DCA" w:rsidRPr="00217A36" w14:paraId="2D61D57C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D57710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45910F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3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DAA3AC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0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C5D24D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28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21C57D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  <w:t>0.04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A22D5E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24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B34AC9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8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48E07A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565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D891E5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064</w:t>
            </w:r>
          </w:p>
        </w:tc>
      </w:tr>
      <w:tr w:rsidR="004D3DCA" w:rsidRPr="00217A36" w14:paraId="250EFC1D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47C0FA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C302DF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3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520CDD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2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C44AAE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6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71F19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52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4E1BC6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86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8C66C1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69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4EBC33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77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96D24F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197</w:t>
            </w:r>
          </w:p>
        </w:tc>
      </w:tr>
      <w:tr w:rsidR="004D3DCA" w:rsidRPr="00217A36" w14:paraId="694E06FC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EAAF17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4BD4EE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4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34848F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85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CE0A1C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4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66BBCC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25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3F716E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21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EF473B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2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8C53BC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449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754110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  <w:t>0.028</w:t>
            </w:r>
          </w:p>
        </w:tc>
      </w:tr>
      <w:tr w:rsidR="004D3DCA" w:rsidRPr="00217A36" w14:paraId="74A01AA5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6EDB45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DECB38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9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270593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5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0DB744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24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3C5D89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21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DCFC3B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6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C52465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84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12230A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337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D70323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602</w:t>
            </w:r>
          </w:p>
        </w:tc>
      </w:tr>
      <w:tr w:rsidR="004D3DCA" w:rsidRPr="00217A36" w14:paraId="4EC43542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2B3057" w14:textId="5883BE1C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 xml:space="preserve">CAT </w:t>
            </w:r>
            <w:r w:rsidR="004F68DC"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total</w:t>
            </w:r>
            <w:r w:rsidR="00EC77A9"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 xml:space="preserve"> s</w:t>
            </w: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ore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EA51F2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50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5690AD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31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F8F592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72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F1A8C5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b/>
                <w:bCs/>
                <w:sz w:val="20"/>
                <w:szCs w:val="20"/>
                <w:lang w:eastAsia="de-DE"/>
              </w:rPr>
              <w:t>&lt;0.00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E47963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40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11B37D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0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1FAB3D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786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F8FB0F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  <w:t>0.006</w:t>
            </w:r>
          </w:p>
        </w:tc>
      </w:tr>
      <w:tr w:rsidR="004D3DCA" w:rsidRPr="00217A36" w14:paraId="37C7FA0E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3BF167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8E0C0" w14:textId="77777777" w:rsidR="004D3DCA" w:rsidRPr="00217A36" w:rsidRDefault="004D3DCA" w:rsidP="00B32CA6">
            <w:pPr>
              <w:spacing w:after="0" w:line="240" w:lineRule="auto"/>
              <w:jc w:val="right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2E18A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36962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FED75B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87030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4A8C5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B6468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67D7A0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</w:tr>
      <w:tr w:rsidR="004D3DCA" w:rsidRPr="00217A36" w14:paraId="743ED762" w14:textId="77777777" w:rsidTr="00BD5028">
        <w:trPr>
          <w:trHeight w:val="340"/>
        </w:trPr>
        <w:tc>
          <w:tcPr>
            <w:tcW w:w="246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DD0B857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  <w:t>Osteoporosis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B3C9F80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FBFA652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65C9A29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9931932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B3A6834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ABC9951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05266D0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de-DE"/>
              </w:rPr>
            </w:pPr>
          </w:p>
        </w:tc>
      </w:tr>
      <w:tr w:rsidR="004D3DCA" w:rsidRPr="00217A36" w14:paraId="4674C625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D9AFAF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358FCA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2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D9E93C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78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D58D1F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8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93AE70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32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97BFCD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3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A5EF64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81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DB9F4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579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338B54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444</w:t>
            </w:r>
          </w:p>
        </w:tc>
      </w:tr>
      <w:tr w:rsidR="004D3DCA" w:rsidRPr="00217A36" w14:paraId="2AAD1F18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E24EDD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F82A75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9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81B0DC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86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6AA032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5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906173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8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F756F6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6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D00192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70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D90E96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313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117473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815</w:t>
            </w:r>
          </w:p>
        </w:tc>
      </w:tr>
      <w:tr w:rsidR="004D3DCA" w:rsidRPr="00217A36" w14:paraId="3E2FD278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8EA1DA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E402A2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9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45E3E8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6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451A11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23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05CF66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15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F25200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0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408A9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80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118C5C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266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428688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53</w:t>
            </w:r>
          </w:p>
        </w:tc>
      </w:tr>
      <w:tr w:rsidR="004D3DCA" w:rsidRPr="00217A36" w14:paraId="5F60BF8C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AA0EE0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097393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7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A3C431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1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AA53F4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26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63B4C6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35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1AD09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5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C127B1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72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1C8E4A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262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8B7051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764</w:t>
            </w:r>
          </w:p>
        </w:tc>
      </w:tr>
      <w:tr w:rsidR="004D3DCA" w:rsidRPr="00217A36" w14:paraId="3CEE89C7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A13BE6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839875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4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7C994B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9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11B573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31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6AE980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06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8C9C7B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1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5BF161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77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47CFC8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332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FB18AD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03</w:t>
            </w:r>
          </w:p>
        </w:tc>
      </w:tr>
      <w:tr w:rsidR="004D3DCA" w:rsidRPr="00217A36" w14:paraId="0DD65291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28648C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A60CBF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8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43FCF0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6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4B5F46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226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92E356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18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282B1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6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09EAD1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35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824F7C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449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300FAE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175</w:t>
            </w:r>
          </w:p>
        </w:tc>
      </w:tr>
      <w:tr w:rsidR="004D3DCA" w:rsidRPr="00217A36" w14:paraId="02B368C0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2A3BAC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401BC3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13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75DF6F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22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0965C3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27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91CBC6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  <w:t>0.019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432DEA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6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4552AE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874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81D3F9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293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ADCD8E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541</w:t>
            </w:r>
          </w:p>
        </w:tc>
      </w:tr>
      <w:tr w:rsidR="004D3DCA" w:rsidRPr="00217A36" w14:paraId="0D6BF4DE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C64F03" w14:textId="77777777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AT 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D207F3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93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87C84D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81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1BEF5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83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B9AD61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38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3D34BC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7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1CE99D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827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3AF34B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385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94541F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0.604</w:t>
            </w:r>
          </w:p>
        </w:tc>
      </w:tr>
      <w:tr w:rsidR="004D3DCA" w:rsidRPr="00217A36" w14:paraId="2B5A887F" w14:textId="77777777" w:rsidTr="00BD5028">
        <w:trPr>
          <w:trHeight w:val="34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9DA6B1" w14:textId="7EFBB4E5" w:rsidR="004D3DCA" w:rsidRPr="00217A36" w:rsidRDefault="004D3DCA" w:rsidP="00B32CA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 xml:space="preserve">CAT </w:t>
            </w:r>
            <w:r w:rsidR="004F68DC"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total</w:t>
            </w:r>
            <w:r w:rsidR="00EC77A9"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 xml:space="preserve"> s</w:t>
            </w: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core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109711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53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801495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33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A28050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778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21800A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b/>
                <w:bCs/>
                <w:sz w:val="20"/>
                <w:szCs w:val="20"/>
                <w:lang w:eastAsia="de-DE"/>
              </w:rPr>
              <w:t>&lt;0.00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39C697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420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846938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081</w:t>
            </w:r>
          </w:p>
        </w:tc>
        <w:tc>
          <w:tcPr>
            <w:tcW w:w="10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C5656E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color w:val="000000"/>
                <w:sz w:val="20"/>
                <w:szCs w:val="20"/>
                <w:lang w:eastAsia="de-DE"/>
              </w:rPr>
              <w:t>1.867</w:t>
            </w:r>
          </w:p>
        </w:tc>
        <w:tc>
          <w:tcPr>
            <w:tcW w:w="1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D10FDD" w14:textId="77777777" w:rsidR="004D3DCA" w:rsidRPr="00217A36" w:rsidRDefault="004D3DCA" w:rsidP="00B32CA6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217A3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de-DE"/>
              </w:rPr>
              <w:t>0.012</w:t>
            </w:r>
          </w:p>
        </w:tc>
      </w:tr>
    </w:tbl>
    <w:p w14:paraId="3850D635" w14:textId="60FBD56E" w:rsidR="003300BE" w:rsidRPr="003E25ED" w:rsidRDefault="003300BE">
      <w:pPr>
        <w:rPr>
          <w:strike/>
          <w:lang w:val="en-GB"/>
        </w:rPr>
      </w:pPr>
    </w:p>
    <w:sectPr w:rsidR="003300BE" w:rsidRPr="003E25ED" w:rsidSect="003359CC">
      <w:pgSz w:w="11906" w:h="16838"/>
      <w:pgMar w:top="1417" w:right="1417" w:bottom="426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7828CD6" w14:textId="77777777" w:rsidR="003359CC" w:rsidRDefault="003359CC" w:rsidP="00070B44">
      <w:pPr>
        <w:spacing w:after="0" w:line="240" w:lineRule="auto"/>
      </w:pPr>
      <w:r>
        <w:separator/>
      </w:r>
    </w:p>
  </w:endnote>
  <w:endnote w:type="continuationSeparator" w:id="0">
    <w:p w14:paraId="2168E2D6" w14:textId="77777777" w:rsidR="003359CC" w:rsidRDefault="003359CC" w:rsidP="00070B4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E005DAA" w14:textId="77777777" w:rsidR="003359CC" w:rsidRDefault="003359CC" w:rsidP="00070B44">
      <w:pPr>
        <w:spacing w:after="0" w:line="240" w:lineRule="auto"/>
      </w:pPr>
      <w:r>
        <w:separator/>
      </w:r>
    </w:p>
  </w:footnote>
  <w:footnote w:type="continuationSeparator" w:id="0">
    <w:p w14:paraId="6A7717BD" w14:textId="77777777" w:rsidR="003359CC" w:rsidRDefault="003359CC" w:rsidP="00070B4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removePersonalInformation/>
  <w:removeDateAndTime/>
  <w:doNotDisplayPageBoundaries/>
  <w:proofState w:spelling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Respiratory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2xs5ptxb0szfmew0zqx2pv3dat95tpzrped&quot;&gt;CAT&lt;record-ids&gt;&lt;item&gt;385&lt;/item&gt;&lt;/record-ids&gt;&lt;/item&gt;&lt;/Libraries&gt;"/>
  </w:docVars>
  <w:rsids>
    <w:rsidRoot w:val="003300BE"/>
    <w:rsid w:val="000065C1"/>
    <w:rsid w:val="000600D6"/>
    <w:rsid w:val="00070B44"/>
    <w:rsid w:val="000723C9"/>
    <w:rsid w:val="000E2F30"/>
    <w:rsid w:val="001159AE"/>
    <w:rsid w:val="00122D80"/>
    <w:rsid w:val="00145B41"/>
    <w:rsid w:val="00154A27"/>
    <w:rsid w:val="00160BD6"/>
    <w:rsid w:val="001A39B4"/>
    <w:rsid w:val="00217A36"/>
    <w:rsid w:val="002A62D6"/>
    <w:rsid w:val="00322759"/>
    <w:rsid w:val="003300BE"/>
    <w:rsid w:val="003359CC"/>
    <w:rsid w:val="00345740"/>
    <w:rsid w:val="0038151F"/>
    <w:rsid w:val="003A2D4F"/>
    <w:rsid w:val="003B0896"/>
    <w:rsid w:val="003B7D19"/>
    <w:rsid w:val="003E25ED"/>
    <w:rsid w:val="004975E8"/>
    <w:rsid w:val="004B2C08"/>
    <w:rsid w:val="004B6645"/>
    <w:rsid w:val="004D3DCA"/>
    <w:rsid w:val="004F68DC"/>
    <w:rsid w:val="005A4492"/>
    <w:rsid w:val="005C39EB"/>
    <w:rsid w:val="00657A84"/>
    <w:rsid w:val="00685863"/>
    <w:rsid w:val="007305D5"/>
    <w:rsid w:val="00736176"/>
    <w:rsid w:val="00737F00"/>
    <w:rsid w:val="00750820"/>
    <w:rsid w:val="00794CE7"/>
    <w:rsid w:val="007C50A2"/>
    <w:rsid w:val="0087022D"/>
    <w:rsid w:val="008A624F"/>
    <w:rsid w:val="008B3711"/>
    <w:rsid w:val="00907183"/>
    <w:rsid w:val="009E7CBF"/>
    <w:rsid w:val="00A22B49"/>
    <w:rsid w:val="00A87A86"/>
    <w:rsid w:val="00AB350A"/>
    <w:rsid w:val="00AE5930"/>
    <w:rsid w:val="00B32CA6"/>
    <w:rsid w:val="00B44104"/>
    <w:rsid w:val="00BA6142"/>
    <w:rsid w:val="00BD5028"/>
    <w:rsid w:val="00C82186"/>
    <w:rsid w:val="00C861FC"/>
    <w:rsid w:val="00C90E46"/>
    <w:rsid w:val="00D16813"/>
    <w:rsid w:val="00D243B8"/>
    <w:rsid w:val="00D44A62"/>
    <w:rsid w:val="00D6600E"/>
    <w:rsid w:val="00E076B3"/>
    <w:rsid w:val="00E25AFB"/>
    <w:rsid w:val="00E26B3B"/>
    <w:rsid w:val="00E31A3F"/>
    <w:rsid w:val="00E3738F"/>
    <w:rsid w:val="00E55357"/>
    <w:rsid w:val="00EC77A9"/>
    <w:rsid w:val="00EE1DA7"/>
    <w:rsid w:val="00F60356"/>
    <w:rsid w:val="00FA2FE6"/>
    <w:rsid w:val="00FA3EC1"/>
    <w:rsid w:val="00FB4780"/>
    <w:rsid w:val="00FB7C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E67D428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semiHidden/>
    <w:unhideWhenUsed/>
    <w:rsid w:val="003300BE"/>
    <w:rPr>
      <w:color w:val="0563C1"/>
      <w:u w:val="single"/>
    </w:rPr>
  </w:style>
  <w:style w:type="character" w:styleId="BesuchterLink">
    <w:name w:val="FollowedHyperlink"/>
    <w:basedOn w:val="Absatz-Standardschriftart"/>
    <w:uiPriority w:val="99"/>
    <w:semiHidden/>
    <w:unhideWhenUsed/>
    <w:rsid w:val="003300BE"/>
    <w:rPr>
      <w:color w:val="954F72"/>
      <w:u w:val="single"/>
    </w:rPr>
  </w:style>
  <w:style w:type="paragraph" w:customStyle="1" w:styleId="msonormal0">
    <w:name w:val="msonormal"/>
    <w:basedOn w:val="Standard"/>
    <w:rsid w:val="003300B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font5">
    <w:name w:val="font5"/>
    <w:basedOn w:val="Standard"/>
    <w:rsid w:val="003300BE"/>
    <w:pPr>
      <w:spacing w:before="100" w:beforeAutospacing="1" w:after="100" w:afterAutospacing="1" w:line="240" w:lineRule="auto"/>
    </w:pPr>
    <w:rPr>
      <w:rFonts w:ascii="Calibri" w:eastAsia="Times New Roman" w:hAnsi="Calibri" w:cs="Calibri"/>
      <w:b/>
      <w:bCs/>
      <w:color w:val="000000"/>
      <w:sz w:val="16"/>
      <w:szCs w:val="16"/>
      <w:lang w:eastAsia="de-DE"/>
    </w:rPr>
  </w:style>
  <w:style w:type="paragraph" w:customStyle="1" w:styleId="xl65">
    <w:name w:val="xl65"/>
    <w:basedOn w:val="Standard"/>
    <w:rsid w:val="003300BE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6"/>
      <w:szCs w:val="16"/>
      <w:lang w:eastAsia="de-DE"/>
    </w:rPr>
  </w:style>
  <w:style w:type="paragraph" w:customStyle="1" w:styleId="xl66">
    <w:name w:val="xl66"/>
    <w:basedOn w:val="Standard"/>
    <w:rsid w:val="003300BE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16"/>
      <w:szCs w:val="16"/>
      <w:lang w:eastAsia="de-DE"/>
    </w:rPr>
  </w:style>
  <w:style w:type="paragraph" w:customStyle="1" w:styleId="xl67">
    <w:name w:val="xl67"/>
    <w:basedOn w:val="Standard"/>
    <w:rsid w:val="003300BE"/>
    <w:pPr>
      <w:pBdr>
        <w:bottom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xl68">
    <w:name w:val="xl68"/>
    <w:basedOn w:val="Standard"/>
    <w:rsid w:val="003300BE"/>
    <w:pPr>
      <w:pBdr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16"/>
      <w:szCs w:val="16"/>
      <w:lang w:eastAsia="de-DE"/>
    </w:rPr>
  </w:style>
  <w:style w:type="paragraph" w:customStyle="1" w:styleId="xl69">
    <w:name w:val="xl69"/>
    <w:basedOn w:val="Standard"/>
    <w:rsid w:val="003300BE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16"/>
      <w:szCs w:val="16"/>
      <w:lang w:eastAsia="de-DE"/>
    </w:rPr>
  </w:style>
  <w:style w:type="paragraph" w:customStyle="1" w:styleId="xl70">
    <w:name w:val="xl70"/>
    <w:basedOn w:val="Standard"/>
    <w:rsid w:val="003300BE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16"/>
      <w:szCs w:val="16"/>
      <w:lang w:eastAsia="de-DE"/>
    </w:rPr>
  </w:style>
  <w:style w:type="paragraph" w:customStyle="1" w:styleId="xl71">
    <w:name w:val="xl71"/>
    <w:basedOn w:val="Standard"/>
    <w:rsid w:val="003300BE"/>
    <w:pPr>
      <w:pBdr>
        <w:bottom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16"/>
      <w:szCs w:val="16"/>
      <w:lang w:eastAsia="de-DE"/>
    </w:rPr>
  </w:style>
  <w:style w:type="paragraph" w:customStyle="1" w:styleId="xl72">
    <w:name w:val="xl72"/>
    <w:basedOn w:val="Standard"/>
    <w:rsid w:val="003300BE"/>
    <w:pPr>
      <w:pBdr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16"/>
      <w:szCs w:val="16"/>
      <w:lang w:eastAsia="de-DE"/>
    </w:rPr>
  </w:style>
  <w:style w:type="paragraph" w:customStyle="1" w:styleId="xl73">
    <w:name w:val="xl73"/>
    <w:basedOn w:val="Standard"/>
    <w:rsid w:val="003300BE"/>
    <w:pPr>
      <w:pBdr>
        <w:top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16"/>
      <w:szCs w:val="16"/>
      <w:lang w:eastAsia="de-DE"/>
    </w:rPr>
  </w:style>
  <w:style w:type="paragraph" w:customStyle="1" w:styleId="xl74">
    <w:name w:val="xl74"/>
    <w:basedOn w:val="Standard"/>
    <w:rsid w:val="003300BE"/>
    <w:pPr>
      <w:pBdr>
        <w:top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16"/>
      <w:szCs w:val="16"/>
      <w:lang w:eastAsia="de-DE"/>
    </w:rPr>
  </w:style>
  <w:style w:type="paragraph" w:customStyle="1" w:styleId="xl75">
    <w:name w:val="xl75"/>
    <w:basedOn w:val="Standard"/>
    <w:rsid w:val="003300BE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color w:val="000000"/>
      <w:sz w:val="16"/>
      <w:szCs w:val="16"/>
      <w:lang w:eastAsia="de-DE"/>
    </w:rPr>
  </w:style>
  <w:style w:type="paragraph" w:customStyle="1" w:styleId="xl76">
    <w:name w:val="xl76"/>
    <w:basedOn w:val="Standard"/>
    <w:rsid w:val="003300BE"/>
    <w:pPr>
      <w:pBdr>
        <w:right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color w:val="000000"/>
      <w:sz w:val="16"/>
      <w:szCs w:val="16"/>
      <w:lang w:eastAsia="de-DE"/>
    </w:rPr>
  </w:style>
  <w:style w:type="paragraph" w:customStyle="1" w:styleId="xl77">
    <w:name w:val="xl77"/>
    <w:basedOn w:val="Standard"/>
    <w:rsid w:val="003300BE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color w:val="000000"/>
      <w:sz w:val="16"/>
      <w:szCs w:val="16"/>
      <w:lang w:eastAsia="de-DE"/>
    </w:rPr>
  </w:style>
  <w:style w:type="paragraph" w:customStyle="1" w:styleId="xl78">
    <w:name w:val="xl78"/>
    <w:basedOn w:val="Standard"/>
    <w:rsid w:val="003300BE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16"/>
      <w:szCs w:val="16"/>
      <w:lang w:eastAsia="de-DE"/>
    </w:rPr>
  </w:style>
  <w:style w:type="paragraph" w:customStyle="1" w:styleId="xl79">
    <w:name w:val="xl79"/>
    <w:basedOn w:val="Standard"/>
    <w:rsid w:val="003300BE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16"/>
      <w:szCs w:val="16"/>
      <w:lang w:eastAsia="de-DE"/>
    </w:rPr>
  </w:style>
  <w:style w:type="paragraph" w:customStyle="1" w:styleId="xl80">
    <w:name w:val="xl80"/>
    <w:basedOn w:val="Standard"/>
    <w:rsid w:val="003300BE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color w:val="000000"/>
      <w:sz w:val="16"/>
      <w:szCs w:val="16"/>
      <w:lang w:eastAsia="de-DE"/>
    </w:rPr>
  </w:style>
  <w:style w:type="paragraph" w:customStyle="1" w:styleId="xl81">
    <w:name w:val="xl81"/>
    <w:basedOn w:val="Standard"/>
    <w:rsid w:val="003300BE"/>
    <w:pPr>
      <w:pBdr>
        <w:right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color w:val="000000"/>
      <w:sz w:val="16"/>
      <w:szCs w:val="16"/>
      <w:lang w:eastAsia="de-DE"/>
    </w:rPr>
  </w:style>
  <w:style w:type="paragraph" w:customStyle="1" w:styleId="xl82">
    <w:name w:val="xl82"/>
    <w:basedOn w:val="Standard"/>
    <w:rsid w:val="003300BE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color w:val="000000"/>
      <w:sz w:val="16"/>
      <w:szCs w:val="16"/>
      <w:lang w:eastAsia="de-DE"/>
    </w:rPr>
  </w:style>
  <w:style w:type="table" w:styleId="Tabellenraster">
    <w:name w:val="Table Grid"/>
    <w:basedOn w:val="NormaleTabelle"/>
    <w:uiPriority w:val="39"/>
    <w:rsid w:val="003300B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erarbeitung">
    <w:name w:val="Revision"/>
    <w:hidden/>
    <w:uiPriority w:val="99"/>
    <w:semiHidden/>
    <w:rsid w:val="00657A84"/>
    <w:pPr>
      <w:spacing w:after="0" w:line="240" w:lineRule="auto"/>
    </w:pPr>
  </w:style>
  <w:style w:type="paragraph" w:styleId="Kopfzeile">
    <w:name w:val="header"/>
    <w:basedOn w:val="Standard"/>
    <w:link w:val="KopfzeileZchn"/>
    <w:uiPriority w:val="99"/>
    <w:unhideWhenUsed/>
    <w:rsid w:val="00070B4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070B44"/>
  </w:style>
  <w:style w:type="paragraph" w:styleId="Fuzeile">
    <w:name w:val="footer"/>
    <w:basedOn w:val="Standard"/>
    <w:link w:val="FuzeileZchn"/>
    <w:uiPriority w:val="99"/>
    <w:unhideWhenUsed/>
    <w:rsid w:val="00070B4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070B44"/>
  </w:style>
  <w:style w:type="paragraph" w:customStyle="1" w:styleId="EndNoteBibliographyTitle">
    <w:name w:val="EndNote Bibliography Title"/>
    <w:basedOn w:val="Standard"/>
    <w:link w:val="EndNoteBibliographyTitleChar"/>
    <w:rsid w:val="008A624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8A624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Char"/>
    <w:rsid w:val="008A624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Absatz-Standardschriftart"/>
    <w:link w:val="EndNoteBibliography"/>
    <w:rsid w:val="008A624F"/>
    <w:rPr>
      <w:rFonts w:ascii="Calibri" w:hAnsi="Calibri" w:cs="Calibri"/>
      <w:noProof/>
      <w:lang w:val="en-US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794CE7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794CE7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794CE7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794CE7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794CE7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A62D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A62D6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95690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268</Words>
  <Characters>7992</Characters>
  <Application>Microsoft Office Word</Application>
  <DocSecurity>0</DocSecurity>
  <Lines>66</Lines>
  <Paragraphs>1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2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4-04-22T14:29:00Z</dcterms:created>
  <dcterms:modified xsi:type="dcterms:W3CDTF">2024-04-22T14:29:00Z</dcterms:modified>
</cp:coreProperties>
</file>